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B6B7AC" w14:textId="6DBCF2C3" w:rsidR="00585683" w:rsidRPr="00585683" w:rsidRDefault="00585683" w:rsidP="00585683">
      <w:pPr>
        <w:pStyle w:val="Heading1"/>
      </w:pPr>
      <w:r w:rsidRPr="00585683">
        <w:t>Marine non-parasit</w:t>
      </w:r>
      <w:r w:rsidR="00D73F77">
        <w:t>e</w:t>
      </w:r>
      <w:r w:rsidRPr="00585683">
        <w:t xml:space="preserve"> rates of description outpace marine parasites</w:t>
      </w:r>
    </w:p>
    <w:p w14:paraId="69330BF7" w14:textId="77777777" w:rsidR="00585683" w:rsidRDefault="00585683" w:rsidP="00585683"/>
    <w:p w14:paraId="2CB1230B" w14:textId="1AD26CE1" w:rsidR="00585683" w:rsidRDefault="00585683" w:rsidP="00585683">
      <w:r>
        <w:t>Thomas C. Morris</w:t>
      </w:r>
      <w:r w:rsidRPr="00585683">
        <w:rPr>
          <w:vertAlign w:val="superscript"/>
        </w:rPr>
        <w:t>1</w:t>
      </w:r>
      <w:r>
        <w:t>, Nicholas J. Matzke</w:t>
      </w:r>
      <w:r w:rsidRPr="00585683">
        <w:rPr>
          <w:vertAlign w:val="superscript"/>
        </w:rPr>
        <w:t>2</w:t>
      </w:r>
      <w:r>
        <w:t xml:space="preserve"> and Mark J. Costello</w:t>
      </w:r>
      <w:r w:rsidRPr="00585683">
        <w:rPr>
          <w:vertAlign w:val="superscript"/>
        </w:rPr>
        <w:t>3</w:t>
      </w:r>
      <w:r w:rsidR="00D73F77">
        <w:rPr>
          <w:vertAlign w:val="superscript"/>
        </w:rPr>
        <w:t>, 4</w:t>
      </w:r>
    </w:p>
    <w:p w14:paraId="229A23A8" w14:textId="665F003C" w:rsidR="00585683" w:rsidRDefault="00585683" w:rsidP="00585683">
      <w:r w:rsidRPr="00585683">
        <w:rPr>
          <w:vertAlign w:val="superscript"/>
        </w:rPr>
        <w:t>1</w:t>
      </w:r>
      <w:r>
        <w:t xml:space="preserve"> </w:t>
      </w:r>
      <w:r w:rsidRPr="00585683">
        <w:t>Institute</w:t>
      </w:r>
      <w:r>
        <w:t xml:space="preserve"> of Marine Science, University of Auckland, Auckland 1142, New Zealand</w:t>
      </w:r>
    </w:p>
    <w:p w14:paraId="0E56A286" w14:textId="3894BAF8" w:rsidR="00585683" w:rsidRDefault="00585683" w:rsidP="00585683">
      <w:r w:rsidRPr="00585683">
        <w:rPr>
          <w:vertAlign w:val="superscript"/>
        </w:rPr>
        <w:t>2</w:t>
      </w:r>
      <w:r>
        <w:t xml:space="preserve"> </w:t>
      </w:r>
      <w:r w:rsidRPr="00585683">
        <w:t>School</w:t>
      </w:r>
      <w:r>
        <w:t xml:space="preserve"> of Biological Sciences, University of Auckland, Auckland 1142, New Zealand</w:t>
      </w:r>
    </w:p>
    <w:p w14:paraId="0449B068" w14:textId="77777777" w:rsidR="00D73F77" w:rsidRDefault="00585683" w:rsidP="00585683">
      <w:r w:rsidRPr="00585683">
        <w:rPr>
          <w:vertAlign w:val="superscript"/>
        </w:rPr>
        <w:t>3</w:t>
      </w:r>
      <w:r>
        <w:t xml:space="preserve"> </w:t>
      </w:r>
      <w:r w:rsidR="00D73F77">
        <w:t>School of Environment, University of Auckland, Auckland 1142, New Zealand</w:t>
      </w:r>
    </w:p>
    <w:p w14:paraId="2CA5B4E4" w14:textId="1A0129E6" w:rsidR="00585683" w:rsidRDefault="00D73F77" w:rsidP="00585683">
      <w:r>
        <w:rPr>
          <w:vertAlign w:val="superscript"/>
        </w:rPr>
        <w:t>4</w:t>
      </w:r>
      <w:r w:rsidRPr="00D73F77">
        <w:t xml:space="preserve"> </w:t>
      </w:r>
      <w:r w:rsidR="00585683">
        <w:t xml:space="preserve">Faculty of Bioscience and Aquaculture, Nord </w:t>
      </w:r>
      <w:proofErr w:type="spellStart"/>
      <w:r w:rsidR="00585683">
        <w:t>Universitet</w:t>
      </w:r>
      <w:proofErr w:type="spellEnd"/>
      <w:r w:rsidR="00585683">
        <w:t xml:space="preserve">, </w:t>
      </w:r>
      <w:proofErr w:type="spellStart"/>
      <w:r w:rsidR="00585683">
        <w:t>Bodø</w:t>
      </w:r>
      <w:proofErr w:type="spellEnd"/>
      <w:r w:rsidR="00585683">
        <w:t xml:space="preserve"> 8049, Norway.</w:t>
      </w:r>
    </w:p>
    <w:p w14:paraId="5B245BAB" w14:textId="77777777" w:rsidR="00D73F77" w:rsidRDefault="00D73F77" w:rsidP="00585683"/>
    <w:p w14:paraId="2133CEF3" w14:textId="742F307E" w:rsidR="00585683" w:rsidRDefault="00585683" w:rsidP="00585683">
      <w:r>
        <w:t>Corresponding Author: Thomas C. Morris (</w:t>
      </w:r>
      <w:hyperlink r:id="rId8" w:history="1">
        <w:r w:rsidR="00D73F77" w:rsidRPr="000611FC">
          <w:rPr>
            <w:rStyle w:val="Hyperlink"/>
          </w:rPr>
          <w:t>tmor201@aucklanduni.ac.nz</w:t>
        </w:r>
      </w:hyperlink>
      <w:r>
        <w:t>)</w:t>
      </w:r>
    </w:p>
    <w:p w14:paraId="0982DB70" w14:textId="77777777" w:rsidR="00D73F77" w:rsidRDefault="00D73F77" w:rsidP="00585683"/>
    <w:p w14:paraId="5B96F926" w14:textId="4937EBBF" w:rsidR="00585683" w:rsidRDefault="00BC41EE" w:rsidP="00A5730E">
      <w:pPr>
        <w:pStyle w:val="Heading2"/>
      </w:pPr>
      <w:r>
        <w:t>Abstract</w:t>
      </w:r>
    </w:p>
    <w:p w14:paraId="0788EE0B" w14:textId="388F94DC" w:rsidR="00585683" w:rsidRDefault="00DD45DF" w:rsidP="00585683">
      <w:r w:rsidRPr="00DD45DF">
        <w:t xml:space="preserve">If, on average, every host species has its own specific parasite, then half of all species should be parasites. However, </w:t>
      </w:r>
      <w:r w:rsidR="001511A0">
        <w:t xml:space="preserve">we found that </w:t>
      </w:r>
      <w:r w:rsidRPr="00DD45DF">
        <w:t>only 1</w:t>
      </w:r>
      <w:r w:rsidR="001511A0">
        <w:t>4</w:t>
      </w:r>
      <w:r w:rsidRPr="00DD45DF">
        <w:t xml:space="preserve">% of marine </w:t>
      </w:r>
      <w:r w:rsidR="001511A0">
        <w:t xml:space="preserve">animal </w:t>
      </w:r>
      <w:r w:rsidRPr="00DD45DF">
        <w:t xml:space="preserve">species are parasites. </w:t>
      </w:r>
      <w:r w:rsidR="009C33CB">
        <w:t xml:space="preserve">In this study, we used data from online databases to show that marine parasitic discovery rates are far below those of non-parasitic marine species, and that species discovery rates between marine non-parasitic species and parasites are widening. We examined if this may be a product of taxonomists’ productivity, yet this is at its highest rate ever recorded. However, as more hosts are surveyed, biologists are finding parasite species that have previously been described. These findings suggest that marine parasites may be less host specific than suggested by literature, and that many marine parasites can inhabit whichever suitable host they encounter during their life cycle. </w:t>
      </w:r>
    </w:p>
    <w:p w14:paraId="31AB747D" w14:textId="6B75213C" w:rsidR="00D55052" w:rsidRPr="00D55052" w:rsidRDefault="00D55052" w:rsidP="00E951A0">
      <w:pPr>
        <w:pStyle w:val="Heading2"/>
      </w:pPr>
      <w:r w:rsidRPr="00D55052">
        <w:t>Introduction</w:t>
      </w:r>
    </w:p>
    <w:p w14:paraId="599CDBEB" w14:textId="4DBB4167" w:rsidR="00A938ED" w:rsidRDefault="00821A35" w:rsidP="00CB678A">
      <w:pPr>
        <w:rPr>
          <w:shd w:val="clear" w:color="auto" w:fill="FFFFFF"/>
        </w:rPr>
      </w:pPr>
      <w:r>
        <w:rPr>
          <w:shd w:val="clear" w:color="auto" w:fill="FFFFFF"/>
        </w:rPr>
        <w:t>P</w:t>
      </w:r>
      <w:r w:rsidR="00A938ED" w:rsidRPr="009A3400">
        <w:rPr>
          <w:shd w:val="clear" w:color="auto" w:fill="FFFFFF"/>
        </w:rPr>
        <w:t xml:space="preserve">arasites are increasingly recognized as </w:t>
      </w:r>
      <w:r w:rsidR="00E14EFE">
        <w:rPr>
          <w:shd w:val="clear" w:color="auto" w:fill="FFFFFF"/>
        </w:rPr>
        <w:t>important</w:t>
      </w:r>
      <w:r w:rsidR="00E14EFE" w:rsidRPr="009A3400">
        <w:rPr>
          <w:shd w:val="clear" w:color="auto" w:fill="FFFFFF"/>
        </w:rPr>
        <w:t xml:space="preserve"> </w:t>
      </w:r>
      <w:r w:rsidR="00A938ED" w:rsidRPr="009A3400">
        <w:rPr>
          <w:shd w:val="clear" w:color="auto" w:fill="FFFFFF"/>
        </w:rPr>
        <w:t xml:space="preserve">components of ecosystems, </w:t>
      </w:r>
      <w:r>
        <w:rPr>
          <w:shd w:val="clear" w:color="auto" w:fill="FFFFFF"/>
        </w:rPr>
        <w:t xml:space="preserve">leading to calls for increased attention </w:t>
      </w:r>
      <w:r w:rsidR="00D71E9F">
        <w:rPr>
          <w:shd w:val="clear" w:color="auto" w:fill="FFFFFF"/>
        </w:rPr>
        <w:t>for</w:t>
      </w:r>
      <w:r>
        <w:rPr>
          <w:shd w:val="clear" w:color="auto" w:fill="FFFFFF"/>
        </w:rPr>
        <w:t xml:space="preserve"> their conservation </w:t>
      </w:r>
      <w:r w:rsidR="00A938ED">
        <w:rPr>
          <w:shd w:val="clear" w:color="auto" w:fill="FFFFFF"/>
        </w:rPr>
        <w:fldChar w:fldCharType="begin" w:fldLock="1"/>
      </w:r>
      <w:r w:rsidR="003201C5">
        <w:rPr>
          <w:shd w:val="clear" w:color="auto" w:fill="FFFFFF"/>
        </w:rPr>
        <w:instrText>ADDIN CSL_CITATION {"citationItems":[{"id":"ITEM-1","itemData":{"DOI":"10.1016/j.ijppaw.2013.07.002","ISSN":"22132244","author":[{"dropping-particle":"","family":"Gómez","given":"Andrés","non-dropping-particle":"","parse-names":false,"suffix":""},{"dropping-particle":"","family":"Nichols","given":"Elizabeth","non-dropping-particle":"","parse-names":false,"suffix":""}],"container-title":"International Journal for Parasitology: Parasites and Wildlife","id":"ITEM-1","issued":{"date-parts":[["2013","12"]]},"page":"222-227","title":"Neglected wild life: Parasitic biodiversity as a conservation target","type":"article-journal","volume":"2"},"uris":["http://www.mendeley.com/documents/?uuid=4f5a87e6-49de-396f-9847-617c83526466"]},{"id":"ITEM-2","itemData":{"DOI":"10.1016/j.tree.2016.02.013","ISBN":"1148211489","abstract":"Conservation biologists now realize that parasites of endangered hosts should be conserved for their own sake and as part of their host's natural environment. But parasites should also be conserved because parasitic exposure might be crucial to the host's development of a fully functional immune system and hence to the survival of the host.","author":[{"dropping-particle":"","family":"Spencer","given":"Hamish G.","non-dropping-particle":"","parse-names":false,"suffix":""},{"dropping-particle":"","family":"Zuk","given":"Marlene","non-dropping-particle":"","parse-names":false,"suffix":""}],"container-title":"Trends in Ecology &amp; Evolution","id":"ITEM-2","issue":"5","issued":{"date-parts":[["2016"]]},"page":"341-343","title":"For Host's Sake: The Pluses of Parasite Preservation","type":"article-journal","volume":"31"},"uris":["http://www.mendeley.com/documents/?uuid=68dd393a-0ea1-3e77-9ec1-da6b2cad8f24"]}],"mendeley":{"formattedCitation":"(Gómez &amp; Nichols, 2013; Spencer &amp; Zuk, 2016)","plainTextFormattedCitation":"(Gómez &amp; Nichols, 2013; Spencer &amp; Zuk, 2016)","previouslyFormattedCitation":"(Gómez &amp; Nichols, 2013; Spencer &amp; Zuk, 2016)"},"properties":{"noteIndex":0},"schema":"https://github.com/citation-style-language/schema/raw/master/csl-citation.json"}</w:instrText>
      </w:r>
      <w:r w:rsidR="00A938ED">
        <w:rPr>
          <w:shd w:val="clear" w:color="auto" w:fill="FFFFFF"/>
        </w:rPr>
        <w:fldChar w:fldCharType="separate"/>
      </w:r>
      <w:r w:rsidR="004F2109" w:rsidRPr="004F2109">
        <w:rPr>
          <w:noProof/>
          <w:shd w:val="clear" w:color="auto" w:fill="FFFFFF"/>
        </w:rPr>
        <w:t>(Gómez &amp; Nichols, 2013; Spencer &amp; Zuk, 2016)</w:t>
      </w:r>
      <w:r w:rsidR="00A938ED">
        <w:rPr>
          <w:shd w:val="clear" w:color="auto" w:fill="FFFFFF"/>
        </w:rPr>
        <w:fldChar w:fldCharType="end"/>
      </w:r>
      <w:r w:rsidR="00A938ED" w:rsidRPr="009A3400">
        <w:rPr>
          <w:shd w:val="clear" w:color="auto" w:fill="FFFFFF"/>
        </w:rPr>
        <w:t xml:space="preserve">. </w:t>
      </w:r>
      <w:r>
        <w:rPr>
          <w:shd w:val="clear" w:color="auto" w:fill="FFFFFF"/>
        </w:rPr>
        <w:t>A</w:t>
      </w:r>
      <w:r w:rsidRPr="009A3400">
        <w:rPr>
          <w:shd w:val="clear" w:color="auto" w:fill="FFFFFF"/>
        </w:rPr>
        <w:t xml:space="preserve"> </w:t>
      </w:r>
      <w:r w:rsidR="00A938ED" w:rsidRPr="009A3400">
        <w:rPr>
          <w:shd w:val="clear" w:color="auto" w:fill="FFFFFF"/>
        </w:rPr>
        <w:t>current challenge for parasitologists and conservationists is to understand the ecological roles played by parasites</w:t>
      </w:r>
      <w:r w:rsidR="00DD35DF">
        <w:rPr>
          <w:shd w:val="clear" w:color="auto" w:fill="FFFFFF"/>
        </w:rPr>
        <w:t xml:space="preserve"> so as</w:t>
      </w:r>
      <w:r w:rsidR="00A938ED" w:rsidRPr="009A3400">
        <w:rPr>
          <w:shd w:val="clear" w:color="auto" w:fill="FFFFFF"/>
        </w:rPr>
        <w:t xml:space="preserve"> </w:t>
      </w:r>
      <w:r w:rsidR="00DD35DF" w:rsidRPr="009A3400">
        <w:rPr>
          <w:shd w:val="clear" w:color="auto" w:fill="FFFFFF"/>
        </w:rPr>
        <w:t>to</w:t>
      </w:r>
      <w:r w:rsidR="00A938ED" w:rsidRPr="009A3400">
        <w:rPr>
          <w:shd w:val="clear" w:color="auto" w:fill="FFFFFF"/>
        </w:rPr>
        <w:t xml:space="preserve"> predict how and which ecosystem functions may be altered </w:t>
      </w:r>
      <w:r>
        <w:rPr>
          <w:shd w:val="clear" w:color="auto" w:fill="FFFFFF"/>
        </w:rPr>
        <w:t xml:space="preserve">by anthropogenic </w:t>
      </w:r>
      <w:r w:rsidR="00A938ED" w:rsidRPr="009A3400">
        <w:rPr>
          <w:shd w:val="clear" w:color="auto" w:fill="FFFFFF"/>
        </w:rPr>
        <w:t xml:space="preserve">climate change. </w:t>
      </w:r>
      <w:r>
        <w:rPr>
          <w:shd w:val="clear" w:color="auto" w:fill="FFFFFF"/>
        </w:rPr>
        <w:t>However</w:t>
      </w:r>
      <w:r w:rsidR="00A938ED" w:rsidRPr="009A3400">
        <w:rPr>
          <w:shd w:val="clear" w:color="auto" w:fill="FFFFFF"/>
        </w:rPr>
        <w:t xml:space="preserve">, there are fundamental aspects to parasite ecology that are still </w:t>
      </w:r>
      <w:r>
        <w:rPr>
          <w:shd w:val="clear" w:color="auto" w:fill="FFFFFF"/>
        </w:rPr>
        <w:t xml:space="preserve">poorly </w:t>
      </w:r>
      <w:r w:rsidRPr="009A3400">
        <w:rPr>
          <w:shd w:val="clear" w:color="auto" w:fill="FFFFFF"/>
        </w:rPr>
        <w:t>understood</w:t>
      </w:r>
      <w:r>
        <w:rPr>
          <w:shd w:val="clear" w:color="auto" w:fill="FFFFFF"/>
        </w:rPr>
        <w:t>. C</w:t>
      </w:r>
      <w:r w:rsidR="00A938ED" w:rsidRPr="009A3400">
        <w:rPr>
          <w:shd w:val="clear" w:color="auto" w:fill="FFFFFF"/>
        </w:rPr>
        <w:t xml:space="preserve">hief amongst these is </w:t>
      </w:r>
      <w:r>
        <w:rPr>
          <w:shd w:val="clear" w:color="auto" w:fill="FFFFFF"/>
        </w:rPr>
        <w:t xml:space="preserve">the </w:t>
      </w:r>
      <w:r w:rsidR="00A938ED" w:rsidRPr="009A3400">
        <w:rPr>
          <w:shd w:val="clear" w:color="auto" w:fill="FFFFFF"/>
        </w:rPr>
        <w:t>simpl</w:t>
      </w:r>
      <w:r w:rsidR="00D71E9F">
        <w:rPr>
          <w:shd w:val="clear" w:color="auto" w:fill="FFFFFF"/>
        </w:rPr>
        <w:t>e</w:t>
      </w:r>
      <w:r>
        <w:rPr>
          <w:shd w:val="clear" w:color="auto" w:fill="FFFFFF"/>
        </w:rPr>
        <w:t xml:space="preserve"> question of</w:t>
      </w:r>
      <w:r w:rsidRPr="009A3400">
        <w:rPr>
          <w:shd w:val="clear" w:color="auto" w:fill="FFFFFF"/>
        </w:rPr>
        <w:t xml:space="preserve"> </w:t>
      </w:r>
      <w:r w:rsidR="00A938ED" w:rsidRPr="009A3400">
        <w:rPr>
          <w:shd w:val="clear" w:color="auto" w:fill="FFFFFF"/>
        </w:rPr>
        <w:t>how many species are there?</w:t>
      </w:r>
      <w:r w:rsidR="00A938ED" w:rsidRPr="000F0FD9">
        <w:rPr>
          <w:shd w:val="clear" w:color="auto" w:fill="FFFFFF"/>
        </w:rPr>
        <w:t xml:space="preserve"> </w:t>
      </w:r>
    </w:p>
    <w:p w14:paraId="71ADB975" w14:textId="380F22E6" w:rsidR="00A938ED" w:rsidRDefault="00A938ED" w:rsidP="00CB678A">
      <w:r w:rsidRPr="00216188">
        <w:t>Recent advances in biodiversity informatics</w:t>
      </w:r>
      <w:r>
        <w:t xml:space="preserve"> are providing the</w:t>
      </w:r>
      <w:r w:rsidRPr="00216188">
        <w:t xml:space="preserve"> opportunity </w:t>
      </w:r>
      <w:r>
        <w:t xml:space="preserve">to </w:t>
      </w:r>
      <w:r w:rsidR="00086A7E">
        <w:t xml:space="preserve">address </w:t>
      </w:r>
      <w:r>
        <w:t xml:space="preserve">this question for many taxa </w:t>
      </w:r>
      <w:r>
        <w:fldChar w:fldCharType="begin" w:fldLock="1"/>
      </w:r>
      <w:r w:rsidR="0099602E">
        <w:instrText>ADDIN CSL_CITATION {"citationItems":[{"id":"ITEM-1","itemData":{"DOI":"10.1016/j.cub.2012.09.036","ISBN":"58,00072,000","abstract":"Background: The question of how many marine species exist is important because it provides a metric for how much we do and do not know about life in the oceans. We have compiled the first register of the marine species of the world and used this baseline to estimate how many more species, partitioned among all major eukaryotic groups, may be discovered. Results: There are w226,000 eukaryotic marine species described. More species were described in the past decade (w20,000) than in any previous one. The number of authors describing new species has been increasing at a faster rate than the number of new species described in the past six decades. We report that there are w170,000 synonyms, that 58,000-72,000 species are collected but not yet described, and that 482,000-741,000 more species have yet to be sampled. Molecular methods may add tens of thousands of cryptic species. Thus, there may be 0.7-1.0 million marine species. Past rates of description of new species indicate there may be 0.5 6 0.2 million marine species. On average 37% (median 31%) of species in over 100 recent field studies around the world might be new to science. Conclusions: Currently, between one-third and two-thirds of marine species may be undescribed, and previous estimates of there being well over one million marine species appear highly unlikely. More species than ever before are being described annually by an increasing number of authors. If the current trend continues, most species will be discovered this century.","author":[{"dropping-particle":"","family":"Appeltans","given":"Ward","non-dropping-particle":"","parse-names":false,"suffix":""},{"dropping-particle":"","family":"Ahyong","given":"Shane T","non-dropping-particle":"","parse-names":false,"suffix":""},{"dropping-particle":"","family":"Anderson","given":"Gary","non-dropping-particle":"","parse-names":false,"suffix":""},{"dropping-particle":"V","family":"Angel","given":"Martin","non-dropping-particle":"","parse-names":false,"suffix":""},{"dropping-particle":"","family":"Artois","given":"Tom","non-dropping-particle":"","parse-names":false,"suffix":""},{"dropping-particle":"","family":"Bailly","given":"Nicolas","non-dropping-particle":"","parse-names":false,"suffix":""},{"dropping-particle":"","family":"Bamber","given":"Roger","non-dropping-particle":"","parse-names":false,"suffix":""},{"dropping-particle":"","family":"Barber","given":"Anthony","non-dropping-particle":"","parse-names":false,"suffix":""},{"dropping-particle":"","family":"Bartsch","given":"Ilse","non-dropping-particle":"","parse-names":false,"suffix":""},{"dropping-particle":"","family":"Berta","given":"Annalisa","non-dropping-particle":"","parse-names":false,"suffix":""},{"dropping-particle":"","family":"Bła","given":"Magdalena","non-dropping-particle":"","parse-names":false,"suffix":""},{"dropping-particle":"","family":"Zewicz-Paszkowycz","given":"_","non-dropping-particle":"","parse-names":false,"suffix":""},{"dropping-particle":"","family":"Bock","given":"Phil","non-dropping-particle":"","parse-names":false,"suffix":""},{"dropping-particle":"","family":"Boxshall","given":"Geoff","non-dropping-particle":"","parse-names":false,"suffix":""},{"dropping-particle":"","family":"Boyko","given":"Christopher B","non-dropping-particle":"","parse-names":false,"suffix":""},{"dropping-particle":"","family":"Nunes Brandã","given":"Simone","non-dropping-particle":"","parse-names":false,"suffix":""},{"dropping-particle":"","family":"Bray","given":"Rod A","non-dropping-particle":"","parse-names":false,"suffix":""},{"dropping-particle":"","family":"Bruce","given":"Niel L","non-dropping-particle":"","parse-names":false,"suffix":""},{"dropping-particle":"","family":"Cairns","given":"Stephen D","non-dropping-particle":"","parse-names":false,"suffix":""},{"dropping-particle":"","family":"Chan","given":"Tin-Yam","non-dropping-particle":"","parse-names":false,"suffix":""},{"dropping-particle":"","family":"Cheng","given":"Lanna","non-dropping-particle":"","parse-names":false,"suffix":""},{"dropping-particle":"","family":"Collins","given":"Allen G","non-dropping-particle":"","parse-names":false,"suffix":""},{"dropping-particle":"","family":"Cribb","given":"Thomas","non-dropping-particle":"","parse-names":false,"suffix":""},{"dropping-particle":"","family":"Curini-Galletti","given":"Marco","non-dropping-particle":"","parse-names":false,"suffix":""},{"dropping-particle":"","family":"Dahdouh-Guebas","given":"Farid","non-dropping-particle":"","parse-names":false,"suffix":""},{"dropping-particle":"","family":"Davie","given":"Peter J F","non-dropping-particle":"","parse-names":false,"suffix":""},{"dropping-particle":"","family":"Dawson","given":"Michael N","non-dropping-particle":"","parse-names":false,"suffix":""},{"dropping-particle":"","family":"Clerck","given":"Olivier","non-dropping-particle":"De","parse-names":false,"suffix":""},{"dropping-particle":"","family":"Decock","given":"Wim","non-dropping-particle":"","parse-names":false,"suffix":""},{"dropping-particle":"","family":"Grave","given":"Sammy","non-dropping-particle":"De","parse-names":false,"suffix":""},{"dropping-particle":"","family":"Voogd","given":"Nicole J","non-dropping-particle":"De","parse-names":false,"suffix":""},{"dropping-particle":"","family":"Domning","given":"Daryl P","non-dropping-particle":"","parse-names":false,"suffix":""},{"dropping-particle":"","family":"Emig","given":"Christian C","non-dropping-particle":"","parse-names":false,"suffix":""},{"dropping-particle":"","family":"Ersé","given":"Christer","non-dropping-particle":"","parse-names":false,"suffix":""},{"dropping-particle":"","family":"Eschmeyer","given":"William","non-dropping-particle":"","parse-names":false,"suffix":""},{"dropping-particle":"","family":"Fauchald","given":"Kristian","non-dropping-particle":"","parse-names":false,"suffix":""},{"dropping-particle":"","family":"Fautin","given":"Daphne G","non-dropping-particle":"","parse-names":false,"suffix":""},{"dropping-particle":"","family":"Feist","given":"Stephen W","non-dropping-particle":"","parse-names":false,"suffix":""},{"dropping-particle":"","family":"Fransen","given":"Charles H J M","non-dropping-particle":"","parse-names":false,"suffix":""},{"dropping-particle":"","family":"Furuya","given":"Hidetaka","non-dropping-particle":"","parse-names":false,"suffix":""},{"dropping-particle":"","family":"Garcia-Alvarez","given":"Oscar","non-dropping-particle":"","parse-names":false,"suffix":""},{"dropping-particle":"","family":"Gerken","given":"Sarah","non-dropping-particle":"","parse-names":false,"suffix":""},{"dropping-particle":"","family":"Gibson","given":"David","non-dropping-particle":"","parse-names":false,"suffix":""},{"dropping-particle":"","family":"Gittenberger","given":"Arjan","non-dropping-particle":"","parse-names":false,"suffix":""},{"dropping-particle":"","family":"Gofas","given":"Serge","non-dropping-particle":"","parse-names":false,"suffix":""},{"dropping-particle":"","family":"Gó Mez-Daglio","given":"Liza","non-dropping-particle":"","parse-names":false,"suffix":""},{"dropping-particle":"","family":"Gordon","given":"Dennis P","non-dropping-particle":"","parse-names":false,"suffix":""},{"dropping-particle":"","family":"Guiry","given":"Michael D","non-dropping-particle":"","parse-names":false,"suffix":""},{"dropping-particle":"","family":"Hernandez","given":"Francisco","non-dropping-particle":"","parse-names":false,"suffix":""},{"dropping-particle":"","family":"Hoeksema","given":"Bert W","non-dropping-particle":"","parse-names":false,"suffix":""},{"dropping-particle":"","family":"Hopcroft","given":"Russell R","non-dropping-particle":"","parse-names":false,"suffix":""},{"dropping-particle":"","family":"Jaume","given":"Damià","non-dropping-particle":"","parse-names":false,"suffix":""},{"dropping-particle":"","family":"Kirk","given":"Paul","non-dropping-particle":"","parse-names":false,"suffix":""},{"dropping-particle":"","family":"Koedam","given":"Nico","non-dropping-particle":"","parse-names":false,"suffix":""},{"dropping-particle":"","family":"Koenemann","given":"Stefan","non-dropping-particle":"","parse-names":false,"suffix":""},{"dropping-particle":"","family":"Rgen","given":"Jü","non-dropping-particle":"","parse-names":false,"suffix":""},{"dropping-particle":"","family":"Kolb","given":"B","non-dropping-particle":"","parse-names":false,"suffix":""},{"dropping-particle":"","family":"Kristensen","given":"Reinhardt M","non-dropping-particle":"","parse-names":false,"suffix":""},{"dropping-particle":"","family":"Kroh","given":"Andreas","non-dropping-particle":"","parse-names":false,"suffix":""},{"dropping-particle":"","family":"Lambert","given":"Gretchen","non-dropping-particle":"","parse-names":false,"suffix":""},{"dropping-particle":"","family":"Lazarus","given":"David B","non-dropping-particle":"","parse-names":false,"suffix":""},{"dropping-particle":"","family":"Lemaitre","given":"Rafael","non-dropping-particle":"","parse-names":false,"suffix":""},{"dropping-particle":"","family":"Longshaw","given":"Matt","non-dropping-particle":"","parse-names":false,"suffix":""},{"dropping-particle":"","family":"Lowry","given":"Jim","non-dropping-particle":"","parse-names":false,"suffix":""},{"dropping-particle":"","family":"Macpherson","given":"Enrique","non-dropping-particle":"","parse-names":false,"suffix":""},{"dropping-particle":"","family":"Madin","given":"Laurence P","non-dropping-particle":"","parse-names":false,"suffix":""},{"dropping-particle":"","family":"Mah","given":"Christopher","non-dropping-particle":"","parse-names":false,"suffix":""},{"dropping-particle":"","family":"Mapstone","given":"Gill","non-dropping-particle":"","parse-names":false,"suffix":""},{"dropping-particle":"","family":"Mclaughlin","given":"Patsy A","non-dropping-particle":"","parse-names":false,"suffix":""},{"dropping-particle":"","family":"Opresko","given":"Dennis M","non-dropping-particle":"","parse-names":false,"suffix":""},{"dropping-particle":"","family":"Osawa","given":"Masayuki","non-dropping-particle":"","parse-names":false,"suffix":""},{"dropping-particle":"","family":"Paulay","given":"Gustav","non-dropping-particle":"","parse-names":false,"suffix":""},{"dropping-particle":"","family":"Perrin","given":"William","non-dropping-particle":"","parse-names":false,"suffix":""},{"dropping-particle":"","family":"Pilger","given":"John F","non-dropping-particle":"","parse-names":false,"suffix":""},{"dropping-particle":"","family":"Poore","given":"Gary C B","non-dropping-particle":"","parse-names":false,"suffix":""},{"dropping-particle":"","family":"Pugh","given":"Phil","non-dropping-particle":"","parse-names":false,"suffix":""},{"dropping-particle":"","family":"Read","given":"Geoffrey B","non-dropping-particle":"","parse-names":false,"suffix":""},{"dropping-particle":"","family":"Reimer","given":"James D","non-dropping-particle":"","parse-names":false,"suffix":""},{"dropping-particle":"","family":"Rius","given":"Marc","non-dropping-particle":"","parse-names":false,"suffix":""},{"dropping-particle":"","family":"Rocha","given":"Rosana M","non-dropping-particle":"","parse-names":false,"suffix":""},{"dropping-particle":"","family":"Saiz-Salinas","given":"José I","non-dropping-particle":"","parse-names":false,"suffix":""},{"dropping-particle":"","family":"Scarabino","given":"Victor","non-dropping-particle":"","parse-names":false,"suffix":""},{"dropping-particle":"","family":"Schierwater","given":"Bernd","non-dropping-particle":"","parse-names":false,"suffix":""},{"dropping-particle":"","family":"Schmidt-Rhaesa","given":"Andreas","non-dropping-particle":"","parse-names":false,"suffix":""},{"dropping-particle":"","family":"Schnabel","given":"Kareen E","non-dropping-particle":"","parse-names":false,"suffix":""},{"dropping-particle":"","family":"Schotte","given":"Marilyn","non-dropping-particle":"","parse-names":false,"suffix":""},{"dropping-particle":"","family":"Schuchert","given":"Peter","non-dropping-particle":"","parse-names":false,"suffix":""},{"dropping-particle":"","family":"Schwabe","given":"Enrico","non-dropping-particle":"","parse-names":false,"suffix":""},{"dropping-particle":"","family":"Segers","given":"Hendrik","non-dropping-particle":"","parse-names":false,"suffix":""},{"dropping-particle":"","family":"Self-Sullivan","given":"Caryn","non-dropping-particle":"","parse-names":false,"suffix":""},{"dropping-particle":"","family":"Shenkar","given":"Noa","non-dropping-particle":"","parse-names":false,"suffix":""},{"dropping-particle":"","family":"Siegel","given":"Volker","non-dropping-particle":"","parse-names":false,"suffix":""},{"dropping-particle":"","family":"Sterrer","given":"Wolfgang","non-dropping-particle":"","parse-names":false,"suffix":""},{"dropping-particle":"","family":"Stö","given":"Sabine","non-dropping-particle":"","parse-names":false,"suffix":""},{"dropping-particle":"","family":"Swalla","given":"Billie","non-dropping-particle":"","parse-names":false,"suffix":""},{"dropping-particle":"","family":"Tasker","given":"Mark L","non-dropping-particle":"","parse-names":false,"suffix":""},{"dropping-particle":"V","family":"Thuesen","given":"Erik","non-dropping-particle":"","parse-names":false,"suffix":""},{"dropping-particle":"","family":"Timm","given":"Tarmo","non-dropping-particle":"","parse-names":false,"suffix":""},{"dropping-particle":"","family":"Todaro","given":"M Antonio","non-dropping-particle":"","parse-names":false,"suffix":""},{"dropping-particle":"","family":"Turon","given":"Xavier","non-dropping-particle":"","parse-names":false,"suffix":""},{"dropping-particle":"","family":"Tyler","given":"Seth","non-dropping-particle":"","parse-names":false,"suffix":""},{"dropping-particle":"","family":"Uetz","given":"Peter","non-dropping-particle":"","parse-names":false,"suffix":""},{"dropping-particle":"","family":"Land","given":"Jacob","non-dropping-particle":"Van Der","parse-names":false,"suffix":""},{"dropping-particle":"","family":"Vanhoorne","given":"Bart","non-dropping-particle":"","parse-names":false,"suffix":""},{"dropping-particle":"","family":"Ofwegen","given":"Leen P","non-dropping-particle":"Van","parse-names":false,"suffix":""},{"dropping-particle":"","family":"Soest","given":"Rob W M","non-dropping-particle":"Van","parse-names":false,"suffix":""},{"dropping-particle":"","family":"Vanaverbeke","given":"Jan","non-dropping-particle":"","parse-names":false,"suffix":""},{"dropping-particle":"","family":"Walker-Smith","given":"Genefor","non-dropping-particle":"","parse-names":false,"suffix":""},{"dropping-particle":"","family":"Walter","given":"T Chad","non-dropping-particle":"","parse-names":false,"suffix":""},{"dropping-particle":"","family":"Warren","given":"Alan","non-dropping-particle":"","parse-names":false,"suffix":""},{"dropping-particle":"","family":"Williams","given":"Gary C","non-dropping-particle":"","parse-names":false,"suffix":""},{"dropping-particle":"","family":"Wilson","given":"Simon P","non-dropping-particle":"","parse-names":false,"suffix":""},{"dropping-particle":"","family":"Costello","given":"Mark J","non-dropping-particle":"","parse-names":false,"suffix":""},{"dropping-particle":"","family":"Shirshov","given":"P P","non-dropping-particle":"","parse-names":false,"suffix":""}],"container-title":"Current Biology","id":"ITEM-1","issued":{"date-parts":[["2012"]]},"page":"2189-2202","title":"The Magnitude of Global Marine Species Diversity","type":"article-journal","volume":"22"},"uris":["http://www.mendeley.com/documents/?uuid=18e4a6bb-08eb-3e60-8524-6c6acf6c51ce"]},{"id":"ITEM-2","itemData":{"DOI":"10.1126/science.1230318","ISSN":"0036-8075","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T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 W","author":[{"dropping-particle":"","family":"Costello","given":"Mark J.","non-dropping-particle":"","parse-names":false,"suffix":""},{"dropping-particle":"","family":"May","given":"Robert M.","non-dropping-particle":"","parse-names":false,"suffix":""},{"dropping-particle":"","family":"Stork","given":"Nigel E.","non-dropping-particle":"","parse-names":false,"suffix":""}],"container-title":"Science","id":"ITEM-2","issued":{"date-parts":[["2013","1","25"]]},"page":"413-416","title":"Can we name earth's species before they go extinct?","type":"article-journal","volume":"339"},"uris":["http://www.mendeley.com/documents/?uuid=c20a2171-591a-32e5-ba2a-ed5fe78c615b"]},{"id":"ITEM-3","itemData":{"author":[{"dropping-particle":"","family":"Poulin","given":"Robert","non-dropping-particle":"","parse-names":false,"suffix":""}],"container-title":"International journal for Parasitology","id":"ITEM-3","issue":"9","issued":{"date-parts":[["2014"]]},"note":"Paper asks 4 questions:\na) how many parasite species are there?\nb) are there enough parasite taxonomists to keep up with the description of new species?\nc) how does parasite diversity vary across host species?\nd) how does parasite diversity vary in geographical space?\n\na) - 2 lines of evidence: \n--rel. Body size and date pf description\n--a decline in the rate of species discovery\n(Something to consider is to remove molecular studies as it 'opens a can of cryptic worms', effecting predictions of host specificity)\n(check out MORA et al 2011)\n\nb) either, no. of taxonomists have dropped, or of the taxonomists present, thir out puts have dropped (question of academic overload?)\n\nc) variation in psite species richness is controlled by the host or by their habitats. (PhD much?)\n- look into epidemiological models\n\nd)Dist. of species in biogeography and ecology:\n- spacial variation in diversity ~ resource availability\n- no. of species in that area ~ the size of that area\n- species richness per area increases toward the equator (...not true...) chhaya- toward the tropics.","page":"581-589","title":"Parasite biodiversity revisited: frontiers and constraints","type":"article-journal","volume":"44"},"uris":["http://www.mendeley.com/documents/?uuid=478dec34-f1fb-4239-a56d-8efb507ec5cf"]},{"id":"ITEM-4","itemData":{"DOI":"10.1093/sysbio/syw053","abstract":"Although concerns are being raised about a potential shortage of taxonomists and systematists, recent analyses suggest instead that the number of researchers involved in taxonomic descriptions is higher than ever and that the average number of new species described annually per taxonomist has declined in recent decades. Here, using nine metrics of taxonomic quality, such as the number of morphological traits measured, the number of separate line drawings included, and whether or not gene sequences are provided, we explore variation in taxonomic quality as a function of the number of authors and other potential determinants across 2366 descriptions of parasitic helminths published in 1337 articles between 1980 and 2014. Taxonomic quality has generally increased over time, but unequally among different groups of helminths. For example, the number of scanning electron micrographs per description has risen significantly over time in cestodes and nematodes, but decreased for digeneans. For most metrics used, the greater the number of authors per species description, the higher its quality, suggesting not more taxonomists but more collaborations between taxonomists and experts from other fields to produce more comprehensive species characterizations. Re-descriptions of species were of higher quality than their original descriptions, and the improved quality correlated with the number of years elapsed between them. However, the extent of this improvement varied among helminth species with different host taxa. Overall, our findings provide a note of caution for anyone using trends in the number of species described per author to extrapolate the total number of extant species. They also reveal cultural differences among taxonomists working on different groups of parasites that can serve to identify areas for potential improvement. [Biodiversity; Cestoda; Digenea; integrative taxonomy; Nematoda.]","author":[{"dropping-particle":"","family":"Poulin","given":"Robert","non-dropping-particle":"","parse-names":false,"suffix":""},{"dropping-particle":"","family":"Presswell","given":"Bronwen","non-dropping-particle":"","parse-names":false,"suffix":""}],"container-title":"Syst. Biol","id":"ITEM-4","issue":"6","issued":{"date-parts":[["2016"]]},"page":"1107-1116","title":"Taxonomic Quality of Species Descriptions Varies over Time and with the Number of Authors, but Unevenly among Parasitic Taxa","type":"article-journal","volume":"65"},"uris":["http://www.mendeley.com/documents/?uuid=1713cd51-9552-3607-9182-fc768ac69bbe"]},{"id":"ITEM-5","itemData":{"DOI":"10.1016/j.cub.2017.04.060","PMID":"28586689","abstract":"The oceans appear ideal for biodiversity - they have unlimited water, a large area, are well connected, have less extreme temperatures than on land, and contain more phyla and classes than land and fresh waters. Yet only 16% of all named species on Earth are marine. Species richness decreases with depth in the ocean, reflecting wider geographic ranges of deep sea than coastal species. Here, we assess how many marine species are named and estimated to exist, paying particular regard to whether discoveries of deep-sea organisms, microbes and parasites will change the proportion of terrestrial to marine species. We then review what factors have led to species diversification, and how this knowledge informs conservation priorities. The implications of this understanding for marine conservation are that the species most vulnerable to extinction will be large and endemic. Unfortunately, these species are also the most threatened by human impacts. Such threats now extend globally, and thus the only refuges for these species will be large, permanent, fully protected marine reserves.","author":[{"dropping-particle":"","family":"Costello","given":"Mark J","non-dropping-particle":"","parse-names":false,"suffix":""},{"dropping-particle":"","family":"Chaudhary","given":"Chhaya","non-dropping-particle":"","parse-names":false,"suffix":""}],"container-title":"Current Biology","id":"ITEM-5","issued":{"date-parts":[["2017","6","5"]]},"note":"From Duplicate 2 (Marine biodiversity, biogeography, deep-sea gradients, and conservation - Costello, Mark J; Chaudhary, Chhaya)\n\nFrom Duplicate 1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n\nFrom Duplicate 3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page":"R511-R527","title":"Marine Biodiversity, Biogeography, Deep-Sea Gradients, and Conservation","type":"article-journal","volume":"27"},"uris":["http://www.mendeley.com/documents/?uuid=8a913be1-8803-48a5-a67b-fc38ccab4cde"]},{"id":"ITEM-6","itemData":{"DOI":"10.1016/J.TREE.2016.06.001","ISSN":"0169-5347","abstract":"The paradigm for the latitudinal gradient in species richness is that it is unimodal with a tropical peak. For 27 published studies, and global datasets of 65 000 recent and 50 000 fossil marine species, we found that almost all datasets were significantly bimodal with a dip in species richness near the equator. The locations of mid-latitude peaks varied between taxa and were higher in the northern hemisphere where the continental shelf is greatest. Our findings support hypotheses of tropical species evolving in response to temperature variation near the edges of the tropics and available high-productivity habitat. They suggest that the equator may already be too hot for some species and that the modes may move further apart due to climate warming.","author":[{"dropping-particle":"","family":"Chaudhary","given":"Chhaya","non-dropping-particle":"","parse-names":false,"suffix":""},{"dropping-particle":"","family":"Saeedi","given":"Hanieh","non-dropping-particle":"","parse-names":false,"suffix":""},{"dropping-particle":"","family":"Costello","given":"Mark J.","non-dropping-particle":"","parse-names":false,"suffix":""}],"container-title":"Trends in Ecology &amp; Evolution","id":"ITEM-6","issue":"9","issued":{"date-parts":[["2016","9","1"]]},"page":"670-676","publisher":"Elsevier Current Trends","title":"Bimodality of Latitudinal Gradients in Marine Species Richness","type":"article-journal","volume":"31"},"uris":["http://www.mendeley.com/documents/?uuid=4d181b91-d04b-3f3d-9202-87bf8dc784fc"]},{"id":"ITEM-7","itemData":{"DOI":"10.7717/peerj.5187","abstract":"At present, amphipod crustaceans comprise 9,980 species, 1,664 genera, 444 subfami-lies, and 221 families. Of these, 1,940 species (almost 20%) have been discovered within the last decade, including 18 fossil records for amphipods, which mostly occurred in Miocene amber and are probably all freshwater species. There have been more authors describing species since the 1950s and fewer species described per author since the 1860s, implying greater taxonomic effort and that it might be harder to find new amphipod species, respectively. There was no evidence of any change in papers per author or publication life-times of taxonomists over time that might have biased apparent effort. Using a nonhomogeneous renewal process model, we predicted that by the year 2100, 5,600 to 6,600 new amphipod species will be discovered. This indicates that about two-thirds of amphipods remain to be discovered which is twice the proportion than for species overall. Amphipods thus rank amongst the least well described taxa. To increase the prospect of discovering new amphipod species, studying undersampled areas and benthic microhabitats are recommended.","author":[{"dropping-particle":"","family":"Arfianti","given":"Tri","non-dropping-particle":"","parse-names":false,"suffix":""},{"dropping-particle":"","family":"Wilson","given":"Simon","non-dropping-particle":"","parse-names":false,"suffix":""},{"dropping-particle":"","family":"Costello","given":"Mark John","non-dropping-particle":"","parse-names":false,"suffix":""}],"container-title":"PeerJ","id":"ITEM-7","issued":{"date-parts":[["2018"]]},"page":"e5187","title":"Progress in the discovery of amphipod crustaceans","type":"article-journal","volume":"6"},"uris":["http://www.mendeley.com/documents/?uuid=4ddaa82c-cc85-38b0-ae30-2ac1c8e21475"]},{"id":"ITEM-8","itemData":{"DOI":"10.1186/s10152-019-0524-z","abstract":"Despite the availability of well-documented data, a comprehensive review of the discovery progress of polychaete worms (Annelida) has never been done. In the present study, we reviewed available data in the World Register of Marine Species, and found that 11,456 valid species of Recent polychaetes (1417 genera, 85 families) have been named by 835 first authors since 1758. Over this period, three discovery phases of the fauna were identified. That is, the initial phase (from 1758 to mid-nineteenth century) where nearly 500 species were described by few taxonomists, the second phase (from the 1850's to mid-twentieth century) where almost 5000 species were largely described by some very productive taxonomists, and the third phase (from the 1950's to modern times) in which about 6000 species were described by the most taxonomists ever. Six polychaete families with the most species were Syllidae (993 species), Polynoidae (876 species), Nereididae (687 species), Spionidae (612 species), Terebellidae (607 species) and Serpulidae (576 species). The increase in the number of first authors through time indicated greater taxonomic effort. By contrast, there was a decline in the number of polychaete species described in proportion to the number of first authors since around mid-nineteenth century. This suggested that it has been getting more difficult to find new polychaete species. According to our modelling, we predict that 5200 more species will be discovered between now and the year 2100. The total number of polychaete species of the world by the end of this century is thus anticipated to be about 16,700 species. (http://creat iveco mmons .org/licen ses/by/4.0/), which permits unrestricted use, distribution, and reproduction in any medium, provided you give appropriate credit to the original author(s) and the source, provide a link to the Creative Commons license, and indicate if changes were made.","author":[{"dropping-particle":"","family":"Pamungkas","given":"Joko","non-dropping-particle":"","parse-names":false,"suffix":""},{"dropping-particle":"","family":"Glasby","given":"Christopher J","non-dropping-particle":"","parse-names":false,"suffix":""},{"dropping-particle":"","family":"Read","given":"Geoffrey B","non-dropping-particle":"","parse-names":false,"suffix":""},{"dropping-particle":"","family":"Wilson","given":"Simon P","non-dropping-particle":"","parse-names":false,"suffix":""},{"dropping-particle":"","family":"Costello","given":"Mark J","non-dropping-particle":"","parse-names":false,"suffix":""}],"container-title":"Helgoland Marine Research","id":"ITEM-8","issue":"4","issued":{"date-parts":[["2019"]]},"page":"1-10","title":"Progress and perspectives in the discovery of polychaete worms (Annelida) of the world","type":"article-journal","volume":"73"},"uris":["http://www.mendeley.com/documents/?uuid=6a2026c8-0c4d-352e-b617-6f088fbbab86"]}],"mendeley":{"formattedCitation":"(Appeltans et al., 2012; Costello, May &amp; Stork, 2013b; Poulin, 2014; Poulin &amp; Presswell, 2016; Chaudhary, Saeedi &amp; Costello, 2016; Costello &amp; Chaudhary, 2017; Arfianti, Wilson &amp; Costello, 2018; Pamungkas et al., 2019)","plainTextFormattedCitation":"(Appeltans et al., 2012; Costello, May &amp; Stork, 2013b; Poulin, 2014; Poulin &amp; Presswell, 2016; Chaudhary, Saeedi &amp; Costello, 2016; Costello &amp; Chaudhary, 2017; Arfianti, Wilson &amp; Costello, 2018; Pamungkas et al., 2019)","previouslyFormattedCitation":"(Appeltans et al., 2012; Costello, May &amp; Stork, 2013b; Poulin, 2014; Poulin &amp; Presswell, 2016; Chaudhary, Saeedi &amp; Costello, 2016; Costello &amp; Chaudhary, 2017; Arfianti, Wilson &amp; Costello, 2018; Pamungkas et al., 2019)"},"properties":{"noteIndex":0},"schema":"https://github.com/citation-style-language/schema/raw/master/csl-citation.json"}</w:instrText>
      </w:r>
      <w:r>
        <w:fldChar w:fldCharType="separate"/>
      </w:r>
      <w:r w:rsidR="00AF68FE" w:rsidRPr="00AF68FE">
        <w:rPr>
          <w:noProof/>
        </w:rPr>
        <w:t>(Appeltans et al., 2012; Costello, May &amp; Stork, 2013b; Poulin, 2014; Poulin &amp; Presswell, 2016; Chaudhary, Saeedi &amp; Costello, 2016; Costello &amp; Chaudhary, 2017; Arfianti, Wilson &amp; Costello, 2018; Pamungkas et al., 2019)</w:t>
      </w:r>
      <w:r>
        <w:fldChar w:fldCharType="end"/>
      </w:r>
      <w:r w:rsidRPr="00216188">
        <w:t>. These studies indicate that approximately two-thirds of species on Earth have been described, with the effort</w:t>
      </w:r>
      <w:r w:rsidR="000A6FC6">
        <w:t xml:space="preserve"> and</w:t>
      </w:r>
      <w:r w:rsidRPr="00216188">
        <w:t xml:space="preserve"> </w:t>
      </w:r>
      <w:r w:rsidR="000A6FC6">
        <w:t>number of authors</w:t>
      </w:r>
      <w:r w:rsidR="000A6FC6" w:rsidRPr="00216188">
        <w:t xml:space="preserve"> </w:t>
      </w:r>
      <w:r w:rsidRPr="00216188">
        <w:t xml:space="preserve">in these descriptions being at its highest ever recorded </w:t>
      </w:r>
      <w:r>
        <w:fldChar w:fldCharType="begin" w:fldLock="1"/>
      </w:r>
      <w:r w:rsidR="00AF68FE">
        <w:instrText>ADDIN CSL_CITATION {"citationItems":[{"id":"ITEM-1","itemData":{"DOI":"10.1093/sysbio/syr080","ISSN":"1076-836X","author":[{"dropping-particle":"","family":"Costello","given":"Mark J.","non-dropping-particle":"","parse-names":false,"suffix":""},{"dropping-particle":"","family":"Wilson","given":"Simon","non-dropping-particle":"","parse-names":false,"suffix":""},{"dropping-particle":"","family":"Houlding","given":"Brett","non-dropping-particle":"","parse-names":false,"suffix":""}],"container-title":"Systematic Biology","id":"ITEM-1","issue":"5","issued":{"date-parts":[["2012","10","1"]]},"page":"871-883","publisher":"Columbia University Press, New York","title":"Predicting total global species richness using rates of species description and estimates of taxonomic effort","type":"article-journal","volume":"61"},"uris":["http://www.mendeley.com/documents/?uuid=e667c2e7-2eb8-3f55-bd99-b5f41c7bf2ae"]},{"id":"ITEM-2","itemData":{"DOI":"10.1093/sysbio/syt024","author":[{"dropping-particle":"","family":"Costello","given":"Mark J","non-dropping-particle":"","parse-names":false,"suffix":""},{"dropping-particle":"","family":"Wilson","given":"Simon","non-dropping-particle":"","parse-names":false,"suffix":""},{"dropping-particle":"","family":"Houlding","given":"Brett","non-dropping-particle":"","parse-names":false,"suffix":""}],"container-title":"Systematic Biology","id":"ITEM-2","issue":"4","issued":{"date-parts":[["2013"]]},"page":"616-624","title":"More Taxonomists Describing Significantly Fewer Species per Unit Effort May Indicate That Most Species Have Been Discovered","type":"article-journal","volume":"62"},"uris":["http://www.mendeley.com/documents/?uuid=ff7047ea-824f-3133-ad63-4f45926e66d8"]}],"mendeley":{"formattedCitation":"(Costello, Wilson &amp; Houlding, 2012, 2013)","plainTextFormattedCitation":"(Costello, Wilson &amp; Houlding, 2012, 2013)","previouslyFormattedCitation":"(Costello, Wilson &amp; Houlding, 2012, 2013)"},"properties":{"noteIndex":0},"schema":"https://github.com/citation-style-language/schema/raw/master/csl-citation.json"}</w:instrText>
      </w:r>
      <w:r>
        <w:fldChar w:fldCharType="separate"/>
      </w:r>
      <w:r w:rsidR="004F2109" w:rsidRPr="004F2109">
        <w:rPr>
          <w:noProof/>
        </w:rPr>
        <w:t>(Costello, Wilson &amp; Houlding, 2012, 2013)</w:t>
      </w:r>
      <w:r>
        <w:fldChar w:fldCharType="end"/>
      </w:r>
      <w:r w:rsidRPr="00216188">
        <w:t xml:space="preserve"> . </w:t>
      </w:r>
    </w:p>
    <w:p w14:paraId="3E05B0FC" w14:textId="057736A0" w:rsidR="006B382B" w:rsidRDefault="00125DA0" w:rsidP="006B382B">
      <w:r>
        <w:t>Some p</w:t>
      </w:r>
      <w:r w:rsidR="00A938ED" w:rsidRPr="00AD5CDF">
        <w:t xml:space="preserve">redictions </w:t>
      </w:r>
      <w:r w:rsidR="00D71E9F">
        <w:t>into</w:t>
      </w:r>
      <w:r w:rsidR="00086A7E" w:rsidRPr="00AD5CDF">
        <w:t xml:space="preserve"> </w:t>
      </w:r>
      <w:r w:rsidR="00A938ED" w:rsidRPr="00AD5CDF">
        <w:t xml:space="preserve">the </w:t>
      </w:r>
      <w:r w:rsidR="00086A7E">
        <w:t>proportion</w:t>
      </w:r>
      <w:r w:rsidR="00086A7E" w:rsidRPr="00AD5CDF">
        <w:t xml:space="preserve"> </w:t>
      </w:r>
      <w:r w:rsidR="00A938ED" w:rsidRPr="00AD5CDF">
        <w:t xml:space="preserve">of parasite species </w:t>
      </w:r>
      <w:r w:rsidR="000A6FC6">
        <w:t xml:space="preserve">that have been described and are yet to be described </w:t>
      </w:r>
      <w:r w:rsidR="00A938ED" w:rsidRPr="00AD5CDF">
        <w:t xml:space="preserve">vary </w:t>
      </w:r>
      <w:r w:rsidR="00086A7E">
        <w:t>between</w:t>
      </w:r>
      <w:r w:rsidR="00086A7E" w:rsidRPr="00AD5CDF">
        <w:t xml:space="preserve"> </w:t>
      </w:r>
      <w:r w:rsidR="00086A7E">
        <w:t>one-</w:t>
      </w:r>
      <w:r w:rsidR="00B75F30" w:rsidRPr="00AD5CDF">
        <w:t xml:space="preserve">third </w:t>
      </w:r>
      <w:r w:rsidR="00A938ED" w:rsidRPr="00AD5CDF">
        <w:t xml:space="preserve">to </w:t>
      </w:r>
      <w:r w:rsidR="00086A7E">
        <w:t>one-</w:t>
      </w:r>
      <w:r w:rsidR="00A938ED" w:rsidRPr="00AD5CDF">
        <w:t xml:space="preserve">half of all species </w:t>
      </w:r>
      <w:r w:rsidR="00A938ED" w:rsidRPr="00AD5CDF">
        <w:fldChar w:fldCharType="begin" w:fldLock="1"/>
      </w:r>
      <w:r w:rsidR="00AF68FE">
        <w:instrText>ADDIN CSL_CITATION {"citationItems":[{"id":"ITEM-1","itemData":{"author":[{"dropping-particle":"","family":"Price","given":"P. W.","non-dropping-particle":"","parse-names":false,"suffix":""}],"id":"ITEM-1","issued":{"date-parts":[["1980"]]},"publisher":"Princeton University Press.","title":"Evolutionary Biology of Parasites (Vol. 15).","type":"book"},"uris":["http://www.mendeley.com/documents/?uuid=5c40c568-263b-4ebe-b8bc-83197c8ec178"]},{"id":"ITEM-2","itemData":{"ISBN":"006041202X","author":[{"dropping-particle":"","family":"Toft","given":"C.A.","non-dropping-particle":"","parse-names":false,"suffix":""}],"container-title":"Community ecology","editor":[{"dropping-particle":"","family":"Diamond","given":"J M","non-dropping-particle":"","parse-names":false,"suffix":""},{"dropping-particle":"","family":"Case","given":"T J","non-dropping-particle":"","parse-names":false,"suffix":""}],"id":"ITEM-2","issued":{"date-parts":[["1986"]]},"page":"445–463","publisher":"Harper &amp; Row","publisher-place":"New York","title":"Communities of parasites with parasitic life-styles","type":"chapter"},"uris":["http://www.mendeley.com/documents/?uuid=cbfbaffe-227c-486c-9948-e512ffa55756"]},{"id":"ITEM-3","itemData":{"author":[{"dropping-particle":"","family":"Poulin","given":"Robert","non-dropping-particle":"","parse-names":false,"suffix":""},{"dropping-particle":"","family":"Morand","given":"Serge","non-dropping-particle":"","parse-names":false,"suffix":""}],"container-title":"The Quarterly Review of Biology","id":"ITEM-3","issue":"3","issued":{"date-parts":[["2000"]]},"page":"277-293","title":"The diversity of parasites","type":"article-journal","volume":"75"},"uris":["http://www.mendeley.com/documents/?uuid=7af6b869-860d-40a0-9dd1-24e3e3f6b55d"]},{"id":"ITEM-4","itemData":{"author":[{"dropping-particle":"","family":"Poulin","given":"Robert","non-dropping-particle":"","parse-names":false,"suffix":""}],"container-title":"International journal for Parasitology","id":"ITEM-4","issue":"9","issued":{"date-parts":[["2014"]]},"note":"Paper asks 4 questions:\na) how many parasite species are there?\nb) are there enough parasite taxonomists to keep up with the description of new species?\nc) how does parasite diversity vary across host species?\nd) how does parasite diversity vary in geographical space?\n\na) - 2 lines of evidence: \n--rel. Body size and date pf description\n--a decline in the rate of species discovery\n(Something to consider is to remove molecular studies as it 'opens a can of cryptic worms', effecting predictions of host specificity)\n(check out MORA et al 2011)\n\nb) either, no. of taxonomists have dropped, or of the taxonomists present, thir out puts have dropped (question of academic overload?)\n\nc) variation in psite species richness is controlled by the host or by their habitats. (PhD much?)\n- look into epidemiological models\n\nd)Dist. of species in biogeography and ecology:\n- spacial variation in diversity ~ resource availability\n- no. of species in that area ~ the size of that area\n- species richness per area increases toward the equator (...not true...) chhaya- toward the tropics.","page":"581-589","title":"Parasite biodiversity revisited: frontiers and constraints","type":"article-journal","volume":"44"},"uris":["http://www.mendeley.com/documents/?uuid=478dec34-f1fb-4239-a56d-8efb507ec5cf"]}],"mendeley":{"formattedCitation":"(Price, 1980; Toft, 1986; Poulin &amp; Morand, 2000; Poulin, 2014)","plainTextFormattedCitation":"(Price, 1980; Toft, 1986; Poulin &amp; Morand, 2000; Poulin, 2014)","previouslyFormattedCitation":"(Price, 1980; Toft, 1986; Poulin &amp; Morand, 2000; Poulin, 2014)"},"properties":{"noteIndex":0},"schema":"https://github.com/citation-style-language/schema/raw/master/csl-citation.json"}</w:instrText>
      </w:r>
      <w:r w:rsidR="00A938ED" w:rsidRPr="00AD5CDF">
        <w:fldChar w:fldCharType="separate"/>
      </w:r>
      <w:r w:rsidR="004F2109" w:rsidRPr="004F2109">
        <w:rPr>
          <w:noProof/>
        </w:rPr>
        <w:t>(Price, 1980; Toft, 1986; Poulin &amp; Morand, 2000; Poulin, 2014)</w:t>
      </w:r>
      <w:r w:rsidR="00A938ED" w:rsidRPr="00AD5CDF">
        <w:fldChar w:fldCharType="end"/>
      </w:r>
      <w:r w:rsidR="00A938ED" w:rsidRPr="00AD5CDF">
        <w:t xml:space="preserve">. These predictions are founded on the assumptions that parasites are highly host specific and that a host can harbour more than one parasitic species </w:t>
      </w:r>
      <w:r w:rsidR="00A938ED" w:rsidRPr="00AD5CDF">
        <w:fldChar w:fldCharType="begin" w:fldLock="1"/>
      </w:r>
      <w:r w:rsidR="00AF68FE">
        <w:instrText>ADDIN CSL_CITATION {"citationItems":[{"id":"ITEM-1","itemData":{"ISBN":"1-58834-170-4","author":[{"dropping-particle":"","family":"Poulin","given":"Robert","non-dropping-particle":"","parse-names":false,"suffix":""},{"dropping-particle":"","family":"Morand","given":"Serge","non-dropping-particle":"","parse-names":false,"suffix":""}],"id":"ITEM-1","issued":{"date-parts":[["2004"]]},"number-of-pages":"216","publisher":"Smithsonian Institution Press","publisher-place":"Washington, DC","title":"Parasite Biodiversity","type":"book"},"uris":["http://www.mendeley.com/documents/?uuid=35385d2d-b60e-4087-8230-b53d979ce875"]}],"mendeley":{"formattedCitation":"(Poulin &amp; Morand, 2004)","plainTextFormattedCitation":"(Poulin &amp; Morand, 2004)","previouslyFormattedCitation":"(Poulin &amp; Morand, 2004)"},"properties":{"noteIndex":0},"schema":"https://github.com/citation-style-language/schema/raw/master/csl-citation.json"}</w:instrText>
      </w:r>
      <w:r w:rsidR="00A938ED" w:rsidRPr="00AD5CDF">
        <w:fldChar w:fldCharType="separate"/>
      </w:r>
      <w:r w:rsidR="004F2109" w:rsidRPr="004F2109">
        <w:rPr>
          <w:noProof/>
        </w:rPr>
        <w:t>(Poulin &amp; Morand, 2004)</w:t>
      </w:r>
      <w:r w:rsidR="00A938ED" w:rsidRPr="00AD5CDF">
        <w:fldChar w:fldCharType="end"/>
      </w:r>
      <w:r w:rsidR="007470B1">
        <w:t>.</w:t>
      </w:r>
      <w:r w:rsidR="001D7CC0">
        <w:t xml:space="preserve"> In addition,</w:t>
      </w:r>
      <w:r w:rsidR="00086A7E" w:rsidRPr="00AD5CDF">
        <w:t xml:space="preserve"> </w:t>
      </w:r>
      <w:r w:rsidR="00A938ED" w:rsidRPr="00AD5CDF">
        <w:t>hyper-parasitism, where parasites live off other parasites</w:t>
      </w:r>
      <w:r w:rsidR="001D7CC0">
        <w:t>, may further boost parasite species richness</w:t>
      </w:r>
      <w:r w:rsidR="00A938ED" w:rsidRPr="00AD5CDF">
        <w:t xml:space="preserve"> </w:t>
      </w:r>
      <w:r w:rsidR="001D7CC0">
        <w:t>(</w:t>
      </w:r>
      <w:r w:rsidR="00A938ED" w:rsidRPr="00AD5CDF">
        <w:fldChar w:fldCharType="begin" w:fldLock="1"/>
      </w:r>
      <w:r w:rsidR="00DF7EA6">
        <w:instrText>ADDIN CSL_CITATION {"citationItems":[{"id":"ITEM-1","itemData":{"ISBN":"9783527698561","author":[{"dropping-particle":"","family":"Lucius","given":"Richard","non-dropping-particle":"","parse-names":false,"suffix":""},{"dropping-particle":"","family":"Poulin","given":"Robert","non-dropping-particle":"","parse-names":false,"suffix":""}],"chapter-number":"1","container-title":"The Biology of Parasites","edition":"2","id":"ITEM-1","issued":{"date-parts":[["2017"]]},"page":"472","publisher":"Wiley-VCH Verlag GmbH &amp; Co.","publisher-place":"Weinheim, Germany","title":"General Aspects of Parasite Biology","type":"chapter"},"uris":["http://www.mendeley.com/documents/?uuid=0d5f3344-dcd1-399a-a756-de526cd03895"]}],"mendeley":{"formattedCitation":"(Lucius &amp; Poulin, 2017)","manualFormatting":"Lucius &amp; Poulin, 2017)","plainTextFormattedCitation":"(Lucius &amp; Poulin, 2017)","previouslyFormattedCitation":"(Lucius &amp; Poulin, 2017)"},"properties":{"noteIndex":0},"schema":"https://github.com/citation-style-language/schema/raw/master/csl-citation.json"}</w:instrText>
      </w:r>
      <w:r w:rsidR="00A938ED" w:rsidRPr="00AD5CDF">
        <w:fldChar w:fldCharType="separate"/>
      </w:r>
      <w:r w:rsidR="004F2109" w:rsidRPr="004F2109">
        <w:rPr>
          <w:noProof/>
        </w:rPr>
        <w:t>Lucius &amp; Poulin, 2017)</w:t>
      </w:r>
      <w:r w:rsidR="00A938ED" w:rsidRPr="00AD5CDF">
        <w:fldChar w:fldCharType="end"/>
      </w:r>
      <w:r w:rsidR="00A938ED" w:rsidRPr="00AD5CDF">
        <w:t xml:space="preserve">. </w:t>
      </w:r>
      <w:r w:rsidR="00181964">
        <w:t xml:space="preserve">However, these predictions </w:t>
      </w:r>
      <w:r w:rsidR="00181964" w:rsidRPr="00996F90">
        <w:t>have an overwhelming focus on helminth parasites of vertebrate hosts</w:t>
      </w:r>
      <w:r w:rsidR="00181964">
        <w:t xml:space="preserve"> and don’t consider the many other taxa that have transitioned to parasitism</w:t>
      </w:r>
      <w:r w:rsidR="00181964" w:rsidRPr="00996F90">
        <w:t xml:space="preserve"> </w:t>
      </w:r>
      <w:r w:rsidR="00181964" w:rsidRPr="00C7222A">
        <w:fldChar w:fldCharType="begin" w:fldLock="1"/>
      </w:r>
      <w:r w:rsidR="00181964" w:rsidRPr="00181964">
        <w:instrText>ADDIN CSL_CITATION {"citationItems":[{"id":"ITEM-1","itemData":{"DOI":"10.1016/j.ijpara.2014.01.002","ISSN":"18790135","PMID":"24530876","abstract":"Accumulation curves are useful tools to estimate species diversity. Here we argue that they can also be used in the study of global parasite species richness. Although this basic idea is not completely new, our approach differs from the previous ones as it treats each host species as an independent sample. We show that randomly resampling host-parasite records from the existing databases makes it possible to empirically model the relationship between the number of investigated host species, and the corresponding number of parasite species retrieved from those hosts. This method was tested on 21 inclusive lists of parasitic worms occurring on vertebrate hosts. All of the obtained models conform well to a power law curve. These curves were then used to estimate global parasite species richness. Results obtained with the new method suggest that current predictions are likely to severely overestimate parasite diversity. © 2014 Australian Society for Parasitology Inc.","author":[{"dropping-particle":"","family":"Strona","given":"Giovanni","non-dropping-particle":"","parse-names":false,"suffix":""},{"dropping-particle":"","family":"Fattorini","given":"Simone","non-dropping-particle":"","parse-names":false,"suffix":""}],"container-title":"International Journal for Parasitology","id":"ITEM-1","issue":"5","issued":{"date-parts":[["2014"]]},"page":"269-272","publisher":"Australian Society for Parasitology Inc.","title":"Parasitic worms: How many really?","type":"article-journal","volume":"44"},"uris":["http://www.mendeley.com/documents/?uuid=092ac10e-b3df-447c-b8dc-a606c03b0898"]},{"id":"ITEM-2","itemData":{"author":[{"dropping-particle":"","family":"Dobson","given":"Andy","non-dropping-particle":"","parse-names":false,"suffix":""},{"dropping-particle":"","family":"Lafferty","given":"Kevin D","non-dropping-particle":"","parse-names":false,"suffix":""},{"dropping-particle":"","family":"Kuris","given":"Armand M","non-dropping-particle":"","parse-names":false,"suffix":""},{"dropping-particle":"","family":"Hechinger","given":"Ryan F","non-dropping-particle":"","parse-names":false,"suffix":""},{"dropping-particle":"","family":"Jetz","given":"Walter","non-dropping-particle":"","parse-names":false,"suffix":""}],"container-title":"PNAS","id":"ITEM-2","issued":{"date-parts":[["2008"]]},"page":"11482-11489","title":"Homage to Linnaeus : How many parasites ? How many hosts ?","type":"article-journal","volume":"105"},"uris":["http://www.mendeley.com/documents/?uuid=8777d4f0-e7e1-4b6e-8698-fe579a5bb897"]},{"id":"ITEM-3","itemData":{"DOI":"10.1016/j.ijpara.2019.12.009","abstract":"Efforts to find and characterise new parasite species in fish hosts are crucial not just to complete our inventory of Earth's biodiversity, but also to monitor and mitigate disease threats in fisheries and aquaculture in the face of global climate change. Here, we review recent quantitative assessments of research efforts into fish parasite discovery and taxonomy. We address broad questions including: Are efforts aimed at finding new parasite species targeted at geographical hotspots of fish biodiversity, where there should be more parasite species to be found? Is the application of molecular tools to study parasite genetic diversity deployed strategically across regions of the world, or focused disproportionately on certain areas? How well coordinated is the search for new parasite species of fish among workers special-ising on different higher helminth taxa? Are parasite discovery efforts in any geographical area consistent over time, or subject to idiosyncrasies due to the waxing and waning of highly prolific research careers? Is the quality of taxonomic descriptions of new species improving over time, with the incorporation of new tools to characterise species? Are taxonomic descriptions moving away from a focus on the adult stage only toward attempts to characterise the full life cycle of newly-discovered helminth species? By using empirical evidence to answer these questions, we assess the current state of research into fish parasite discovery and taxonomy. We also explore the far-reaching implications of recent research on parasite microbiomes for parasite taxonomy. We end with recommendations aimed at maximising the knowledge gained per fish sacrificed, and per dollar and time invested into research on fish parasite biodiversity.","author":[{"dropping-particle":"","family":"Poulin","given":"Robert","non-dropping-particle":"","parse-names":false,"suffix":""},{"dropping-particle":"","family":"Presswell","given":"Bronwen","non-dropping-particle":"","parse-names":false,"suffix":""},{"dropping-particle":"","family":"Jorge","given":"Fátima","non-dropping-particle":"","parse-names":false,"suffix":""}],"container-title":"International Journal for Parasitology","id":"ITEM-3","issue":"xxx","issued":{"date-parts":[["2020"]]},"title":"The state of fish parasite discovery and taxonomy: a critical assessment and a look forward","type":"article-journal","volume":"xxx"},"uris":["http://www.mendeley.com/documents/?uuid=1e4a930e-e56e-3418-8ce4-d3a847791b68"]},{"id":"ITEM-4","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4","issue":"4","issued":{"date-parts":[["2016"]]},"page":"1 - 12","title":"Parasite rates of discovery, global species richness and host specificity","type":"article-journal","volume":"56"},"uris":["http://www.mendeley.com/documents/?uuid=a6f28d13-90ad-4f23-b852-c99fd93d0006"]},{"id":"ITEM-5","itemData":{"DOI":"10.1111/jeb.13034","ISBN":"4955139574","ISSN":"14209101","abstract":"The ubiquity of genetically distinct, cryptic species is limiting any attempt to estimate local or global biodiversity as well as impeding efforts to conserve species or control pests and diseases. Environmental factors or biological traits promoting rapid diversification into morphologically similar species remain unclear. Here, using a meta-analysis of 1230 studies using DNA sequences to search for cryptic diversity in metazoan taxa, we test two hypotheses regarding the frequency of cryptic taxa based on mode of life and habitat. First, after correcting for study effort and accounting for higher taxonomic affinities and biogeographical region of origins, our results do not support the hypothesis that cryptic taxa are more frequent among parasitic than free-living taxa. Second, in contrast, the results support the hypothesis that cryptic taxa are more common in certain habitats than others: for a given study effort, more cryptic taxa are found in freshwater than in terrestrial or marine taxa. These findings suggest that the greater heterogeneity and fragmentation of freshwater habitats may promote higher rates of genetic differentiation among its inhabitants, a general pattern with serious implications for freshwater conservation biology.","author":[{"dropping-particle":"","family":"Poulin","given":"R.","non-dropping-particle":"","parse-names":false,"suffix":""},{"dropping-particle":"","family":"Pérez-Ponce de León","given":"G.","non-dropping-particle":"","parse-names":false,"suffix":""}],"container-title":"Journal of Evolutionary Biology","id":"ITEM-5","issue":"3","issued":{"date-parts":[["2017"]]},"page":"641-649","title":"Global analysis reveals that cryptic diversity is linked with habitat but not mode of life","type":"article-journal","volume":"30"},"uris":["http://www.mendeley.com/documents/?uuid=62e80352-b328-4543-9273-0c409be044b3"]},{"id":"ITEM-6","itemData":{"DOI":"10.1098/rspb.2018.0072","author":[{"dropping-particle":"","family":"Jorge","given":"Fatima","non-dropping-particle":"","parse-names":false,"suffix":""},{"dropping-particle":"","family":"Poulin","given":"Robert","non-dropping-particle":"","parse-names":false,"suffix":""}],"container-title":"Proceedings of the Royal Society B: Biological Sciences","id":"ITEM-6","issued":{"date-parts":[["2018"]]},"page":"20180072","title":"Poor geographical match between the distributions of host diversity and parasite discovery effort","type":"article-journal","volume":"285"},"uris":["http://www.mendeley.com/documents/?uuid=48ba2417-6e33-4774-929d-d878751638ef"]},{"id":"ITEM-7","itemData":{"DOI":"10.1093/sysbio/syw053","abstract":"Although concerns are being raised about a potential shortage of taxonomists and systematists, recent analyses suggest instead that the number of researchers involved in taxonomic descriptions is higher than ever and that the average number of new species described annually per taxonomist has declined in recent decades. Here, using nine metrics of taxonomic quality, such as the number of morphological traits measured, the number of separate line drawings included, and whether or not gene sequences are provided, we explore variation in taxonomic quality as a function of the number of authors and other potential determinants across 2366 descriptions of parasitic helminths published in 1337 articles between 1980 and 2014. Taxonomic quality has generally increased over time, but unequally among different groups of helminths. For example, the number of scanning electron micrographs per description has risen significantly over time in cestodes and nematodes, but decreased for digeneans. For most metrics used, the greater the number of authors per species description, the higher its quality, suggesting not more taxonomists but more collaborations between taxonomists and experts from other fields to produce more comprehensive species characterizations. Re-descriptions of species were of higher quality than their original descriptions, and the improved quality correlated with the number of years elapsed between them. However, the extent of this improvement varied among helminth species with different host taxa. Overall, our findings provide a note of caution for anyone using trends in the number of species described per author to extrapolate the total number of extant species. They also reveal cultural differences among taxonomists working on different groups of parasites that can serve to identify areas for potential improvement. [Biodiversity; Cestoda; Digenea; integrative taxonomy; Nematoda.]","author":[{"dropping-particle":"","family":"Poulin","given":"Robert","non-dropping-particle":"","parse-names":false,"suffix":""},{"dropping-particle":"","family":"Presswell","given":"Bronwen","non-dropping-particle":"","parse-names":false,"suffix":""}],"container-title":"Syst. Biol","id":"ITEM-7","issue":"6","issued":{"date-parts":[["2016"]]},"page":"1107-1116","title":"Taxonomic Quality of Species Descriptions Varies over Time and with the Number of Authors, but Unevenly among Parasitic Taxa","type":"article-journal","volume":"65"},"uris":["http://www.mendeley.com/documents/?uuid=1713cd51-9552-3607-9182-fc768ac69bbe"]},{"id":"ITEM-8","itemData":{"ISBN":"1-58834-170-4","author":[{"dropping-particle":"","family":"Poulin","given":"Robert","non-dropping-particle":"","parse-names":false,"suffix":""},{"dropping-particle":"","family":"Morand","given":"Serge","non-dropping-particle":"","parse-names":false,"suffix":""}],"id":"ITEM-8","issued":{"date-parts":[["2004"]]},"number-of-pages":"216","publisher":"Smithsonian Institution Press","publisher-place":"Washington, DC","title":"Parasite Biodiversity","type":"book"},"uris":["http://www.mendeley.com/documents/?uuid=35385d2d-b60e-4087-8230-b53d979ce875"]},{"id":"ITEM-9","itemData":{"DOI":"10.1098/rspb.2020.1841","abstract":"How many parasites are there on Earth? Here, we use helminth parasites to highlight how little is known about parasite diversity, and how insufficient our current approach will be to describe the full scope of life on Earth. Using the largest database of host-parasite associations and one of the world's largest parasite collections, we estimate a global total of roughly 100,000 to 350,000 species of helminth endoparasites of vertebrates, of which 85% to 95% are unknown to science. The parasites of amphibians and reptiles remain the most poorly described, but the majority of undescribed species are likely parasites of birds and bony fish. Missing species are disproportionately likely to be smaller parasites of smaller hosts in undersampled countries-species that have mostly been understudied over the last century. At current rates, it would take centuries to comprehensively sample, collect, and name vertebrate helminths. While some have suggested that macroecology can work around existing data limitations , we argue that patterns described from a small, biased sample of diversity aren't necessarily reliable, especially as host-parasite networks are increasingly altered by global change. In the spirit of moonshots like the Human Genome Project and the Global Virome Project, we propose a global effort to transform parasitology and describe as much of global parasite diversity as possible.","author":[{"dropping-particle":"","family":"Carlson","given":"Colin J","non-dropping-particle":"","parse-names":false,"suffix":""},{"dropping-particle":"","family":"Phillips","given":"Anna J","non-dropping-particle":"","parse-names":false,"suffix":""},{"dropping-particle":"","family":"Dallas","given":"Tad A","non-dropping-particle":"","parse-names":false,"suffix":""},{"dropping-particle":"","family":"Alexander","given":"Laura W","non-dropping-particle":"","parse-names":false,"suffix":""},{"dropping-particle":"","family":"Phelan","given":"Alexandra","non-dropping-particle":"","parse-names":false,"suffix":""},{"dropping-particle":"","family":"Bansal","given":"Shweta","non-dropping-particle":"","parse-names":false,"suffix":""}],"container-title":"PNAS","id":"ITEM-9","issued":{"date-parts":[["2020"]]},"page":"1-10","title":"What would it take to describe the global diversity of parasites?","type":"article-journal"},"uris":["http://www.mendeley.com/documents/?uuid=ad5a4294-fecc-380f-ab24-47ebce16216f"]}],"mendeley":{"formattedCitation":"(Poulin &amp; Morand, 2004; Dobson et al., 2008; Strona &amp; Fattorini, 2014; Costello, 2016; Poulin &amp; Presswell, 2016; Poulin &amp; Pérez-Ponce de León, 2017; Jorge &amp; Poulin, 2018; Carlson et al., 2020; Poulin, Presswell &amp; Jorge, 2020)","plainTextFormattedCitation":"(Poulin &amp; Morand, 2004; Dobson et al., 2008; Strona &amp; Fattorini, 2014; Costello, 2016; Poulin &amp; Presswell, 2016; Poulin &amp; Pérez-Ponce de León, 2017; Jorge &amp; Poulin, 2018; Carlson et al., 2020; Poulin, Presswell &amp; Jorge, 2020)","previouslyFormattedCitation":"(Poulin &amp; Morand, 2004; Dobson et al., 2008; Strona &amp; Fattorini, 2014; Costello, 2016; Poulin &amp; Presswell, 2016; Poulin &amp; Pérez-Ponce de León, 2017; Jorge &amp; Poulin, 2018; Carlson et al., 2020; Poulin, Presswell &amp; Jorge, 2020)"},"properties":{"noteIndex":0},"schema":"https://github.com/citation-style-language/schema/raw/master/csl-citation.json"}</w:instrText>
      </w:r>
      <w:r w:rsidR="00181964" w:rsidRPr="00C7222A">
        <w:fldChar w:fldCharType="separate"/>
      </w:r>
      <w:r w:rsidR="00181964" w:rsidRPr="00C7222A">
        <w:rPr>
          <w:noProof/>
        </w:rPr>
        <w:t>(Poulin &amp; Morand, 2004; Dobson et al., 2008; Strona &amp; Fattorini, 2014; Costello, 2016; Poulin &amp; Presswell, 2016; Poulin &amp; Pérez-Ponce de León, 2017; Jorge &amp; Poulin, 2018; Carlson et al., 2020; Poulin, Presswell &amp; Jorge, 2020)</w:t>
      </w:r>
      <w:r w:rsidR="00181964" w:rsidRPr="00C7222A">
        <w:fldChar w:fldCharType="end"/>
      </w:r>
      <w:r w:rsidR="00181964" w:rsidRPr="00C7222A">
        <w:t>.</w:t>
      </w:r>
      <w:r w:rsidR="00F7098C">
        <w:t xml:space="preserve"> </w:t>
      </w:r>
      <w:r w:rsidR="006B382B">
        <w:t xml:space="preserve">These studies have used a variety of methods to estimate these numbers; from collating expert opinion, developing a variety of models and using cumulation curves. </w:t>
      </w:r>
      <w:r w:rsidR="006B382B" w:rsidRPr="006B382B">
        <w:t xml:space="preserve">One of the common methods for predicting parasite richness is based on the scaling between host and parasite richness, a near-universal pattern across spatial scales and taxonomic groups </w:t>
      </w:r>
      <w:r w:rsidR="006B382B" w:rsidRPr="006B382B">
        <w:fldChar w:fldCharType="begin" w:fldLock="1"/>
      </w:r>
      <w:r w:rsidR="006B382B" w:rsidRPr="006B382B">
        <w:instrText>ADDIN CSL_CITATION {"citationItems":[{"id":"ITEM-1","itemData":{"DOI":"10.1111/brv.12046","ISBN":"1469-185X","ISSN":"14647931","PMID":"23782597","abstract":"Although a small set of external factors account for much of the spatial variation in plant and animal diversity, the search continues for general drivers of variation in parasite species richness among host species. Qualitative reviews of existing evidence suggest idiosyncrasies and inconsistent predictive power for all proposed determinants of parasite richness. Here, we provide the first quantitative synthesis of the evidence using a meta-analysis of 62 original studies testing the relationship between parasite richness across animal, plant and fungal hosts, and each of its four most widely used presumed predictors: host body size, host geographical range size, host population density, and latitude. We uncover three universal predictors of parasite richness across host species, namely host body size, geographical range size and population density, applicable regardless of the taxa considered and independently of most aspects of study design. A proper match in the primary studies between the focal predictor and both the spatial scale of study and the level at which parasite species richness was quantified (i.e. within host populations or tallied across a host species' entire range) also affected the magnitude of effect sizes. By contrast, except for a couple of indicative trends in subsets of the full dataset, there was no strong evidence for an effect of latitude on parasite species richness; where found, this effect ran counter to the general latitude gradient in diversity, with parasite species richness tending to be higher further from the equator. Finally, the meta-analysis also revealed a negative relationship between the magnitude of effect sizes and the year of publication of original studies (i.e. a time-lag bias). This temporal bias may be due to the increasing use of phylogenetic correction in comparative analyses of parasite richness over time, as this correction yields more conservative effect sizes. Overall, these findings point to common underlying processes of parasite diversification fundamentally different from those controlling the diversity of free-living organisms.","author":[{"dropping-particle":"","family":"Kamiya","given":"Tsukushi","non-dropping-particle":"","parse-names":false,"suffix":""},{"dropping-particle":"","family":"O'Dwyer","given":"Katie","non-dropping-particle":"","parse-names":false,"suffix":""},{"dropping-particle":"","family":"Nakagawa","given":"Shinichi","non-dropping-particle":"","parse-names":false,"suffix":""},{"dropping-particle":"","family":"Poulin","given":"Robert","non-dropping-particle":"","parse-names":false,"suffix":""}],"container-title":"Biological Reviews","id":"ITEM-1","issued":{"date-parts":[["2014"]]},"page":"123-134","title":"What determines species richness of parasitic organisms? A meta-analysis across animal, plant and fungal hosts","type":"article-journal","volume":"89"},"uris":["http://www.mendeley.com/documents/?uuid=3f9c03ff-0b2a-4978-b822-edf329f18a6c"]},{"id":"ITEM-2","itemData":{"DOI":"10.1111/j.1600-0587.2013.00571.x","ISBN":"0906-7590; 1600-0587","ISSN":"16000587","abstract":"Statistical correlations of biodiversity patterns across multiple trophic levels have received considerable attention in various types of interacting assemblages, forging a universal understanding of patterns and processes in free-living communities. Host–parasite interactions present an ideal model system for studying congruence of species richness among taxa as obligate parasites are strongly dependent upon the availability of their hosts for survival and reproduction while also having a tight coevolutionary relationship with their hosts. The present meta-analysis examined 38 case studies on the relationship between species richness of hosts and parasites, and is the first attempt to provide insights into the patterns and causal mechanisms of parasite biodiversity at the community level using meta-regression models. We tested the distinct role of resource (i.e. host) availability and evolutionary co-variation on the association between biodiversity of hosts and parasites, while spatial scale of studies was expected to influence the extent of this association. Our results demonstrate that species richness of parasites is tightly correlated with that of their hosts with a strong average effect size (r ? 0.55) through both host availability and evolutionary co-variation. However, we found no effect of the spatial scale of studies, nor of any of the other predictor variables considered, on the correlation. Our findings highlight the tight ecological and evolutionary association between host and parasite species richness and reinforce the fact that host–parasite interactions provide an ideal system to explore congruence of biodiversity patterns across multiple trophic levels.","author":[{"dropping-particle":"","family":"Kamiya","given":"Tsukushi","non-dropping-particle":"","parse-names":false,"suffix":""},{"dropping-particle":"","family":"O'Dwyer","given":"Katie","non-dropping-particle":"","parse-names":false,"suffix":""},{"dropping-particle":"","family":"Nakagawa","given":"Shinichi","non-dropping-particle":"","parse-names":false,"suffix":""},{"dropping-particle":"","family":"Poulin","given":"Robert","non-dropping-particle":"","parse-names":false,"suffix":""}],"container-title":"Ecography","id":"ITEM-2","issued":{"date-parts":[["2014"]]},"note":"Reviewed host-parasite richness relationships.\n\nCase studies used 1 of 2 approaches:\n1) area-based studies: correlations between no. of hosts vs. no. of parasites in a fixed area.\n2) taxon-based studies: no. of psite spp. / genera per host clade.\n\n*Provides a list of host-parasite interaction articles.\n\nconclude that psite sp. richness is strongly correlated with hosts richness ... matching resource/consumer diversity in free-living spp.","page":"689-697","title":"Host diversity drives parasite diversity: Meta-analytical insights into patterns and causal mechanisms","type":"article-journal","volume":"37"},"uris":["http://www.mendeley.com/documents/?uuid=1579bd93-6f65-4b58-a7bf-7fd03c9d74b8"]}],"mendeley":{"formattedCitation":"(Kamiya et al., 2014a,b)","plainTextFormattedCitation":"(Kamiya et al., 2014a,b)","previouslyFormattedCitation":"(Kamiya et al., 2014a,b)"},"properties":{"noteIndex":0},"schema":"https://github.com/citation-style-language/schema/raw/master/csl-citation.json"}</w:instrText>
      </w:r>
      <w:r w:rsidR="006B382B" w:rsidRPr="006B382B">
        <w:fldChar w:fldCharType="separate"/>
      </w:r>
      <w:r w:rsidR="006B382B" w:rsidRPr="006B382B">
        <w:rPr>
          <w:noProof/>
        </w:rPr>
        <w:t>(Kamiya et al., 2014a,b)</w:t>
      </w:r>
      <w:r w:rsidR="006B382B" w:rsidRPr="006B382B">
        <w:fldChar w:fldCharType="end"/>
      </w:r>
      <w:r w:rsidR="006B382B" w:rsidRPr="006B382B">
        <w:t xml:space="preserve">. This method was first used by </w:t>
      </w:r>
      <w:r w:rsidR="006B382B" w:rsidRPr="006B382B">
        <w:fldChar w:fldCharType="begin" w:fldLock="1"/>
      </w:r>
      <w:r w:rsidR="006B382B" w:rsidRPr="006B382B">
        <w:instrText>ADDIN CSL_CITATION {"citationItems":[{"id":"ITEM-1","itemData":{"ISBN":"1-58834-170-4","author":[{"dropping-particle":"","family":"Poulin","given":"Robert","non-dropping-particle":"","parse-names":false,"suffix":""},{"dropping-particle":"","family":"Morand","given":"Serge","non-dropping-particle":"","parse-names":false,"suffix":""}],"id":"ITEM-1","issued":{"date-parts":[["2004"]]},"number-of-pages":"216","publisher":"Smithsonian Institution Press","publisher-place":"Washington, DC","title":"Parasite Biodiversity","type":"book"},"uris":["http://www.mendeley.com/documents/?uuid=35385d2d-b60e-4087-8230-b53d979ce875"]}],"mendeley":{"formattedCitation":"(Poulin &amp; Morand, 2004)","manualFormatting":"Poulin &amp; Morand (2004)","plainTextFormattedCitation":"(Poulin &amp; Morand, 2004)","previouslyFormattedCitation":"(Poulin &amp; Morand, 2004)"},"properties":{"noteIndex":0},"schema":"https://github.com/citation-style-language/schema/raw/master/csl-citation.json"}</w:instrText>
      </w:r>
      <w:r w:rsidR="006B382B" w:rsidRPr="006B382B">
        <w:fldChar w:fldCharType="separate"/>
      </w:r>
      <w:r w:rsidR="006B382B" w:rsidRPr="006B382B">
        <w:rPr>
          <w:noProof/>
        </w:rPr>
        <w:t>Poulin &amp; Morand (2004)</w:t>
      </w:r>
      <w:r w:rsidR="006B382B" w:rsidRPr="006B382B">
        <w:fldChar w:fldCharType="end"/>
      </w:r>
      <w:r w:rsidR="006B382B" w:rsidRPr="006B382B">
        <w:t xml:space="preserve"> who assumed that the scaling of hosts with host-specific parasites </w:t>
      </w:r>
      <w:r w:rsidR="006B382B" w:rsidRPr="006B382B">
        <w:lastRenderedPageBreak/>
        <w:t xml:space="preserve">is linear. They predicted between 75 000 and 300 000 parasitic helminths of vertebrates. However, </w:t>
      </w:r>
      <w:r w:rsidR="006B382B" w:rsidRPr="006B382B">
        <w:fldChar w:fldCharType="begin" w:fldLock="1"/>
      </w:r>
      <w:r w:rsidR="006B382B" w:rsidRPr="006B382B">
        <w:instrText>ADDIN CSL_CITATION {"citationItems":[{"id":"ITEM-1","itemData":{"DOI":"10.1016/j.ijpara.2014.01.002","ISSN":"18790135","PMID":"24530876","abstract":"Accumulation curves are useful tools to estimate species diversity. Here we argue that they can also be used in the study of global parasite species richness. Although this basic idea is not completely new, our approach differs from the previous ones as it treats each host species as an independent sample. We show that randomly resampling host-parasite records from the existing databases makes it possible to empirically model the relationship between the number of investigated host species, and the corresponding number of parasite species retrieved from those hosts. This method was tested on 21 inclusive lists of parasitic worms occurring on vertebrate hosts. All of the obtained models conform well to a power law curve. These curves were then used to estimate global parasite species richness. Results obtained with the new method suggest that current predictions are likely to severely overestimate parasite diversity. © 2014 Australian Society for Parasitology Inc.","author":[{"dropping-particle":"","family":"Strona","given":"Giovanni","non-dropping-particle":"","parse-names":false,"suffix":""},{"dropping-particle":"","family":"Fattorini","given":"Simone","non-dropping-particle":"","parse-names":false,"suffix":""}],"container-title":"International Journal for Parasitology","id":"ITEM-1","issue":"5","issued":{"date-parts":[["2014"]]},"page":"269-272","publisher":"Australian Society for Parasitology Inc.","title":"Parasitic worms: How many really?","type":"article-journal","volume":"44"},"uris":["http://www.mendeley.com/documents/?uuid=092ac10e-b3df-447c-b8dc-a606c03b0898"]}],"mendeley":{"formattedCitation":"(Strona &amp; Fattorini, 2014)","manualFormatting":"Strona &amp; Fattorini (2014)","plainTextFormattedCitation":"(Strona &amp; Fattorini, 2014)","previouslyFormattedCitation":"(Strona &amp; Fattorini, 2014)"},"properties":{"noteIndex":0},"schema":"https://github.com/citation-style-language/schema/raw/master/csl-citation.json"}</w:instrText>
      </w:r>
      <w:r w:rsidR="006B382B" w:rsidRPr="006B382B">
        <w:fldChar w:fldCharType="separate"/>
      </w:r>
      <w:r w:rsidR="006B382B" w:rsidRPr="006B382B">
        <w:rPr>
          <w:noProof/>
        </w:rPr>
        <w:t>Strona &amp; Fattorini (2014)</w:t>
      </w:r>
      <w:r w:rsidR="006B382B" w:rsidRPr="006B382B">
        <w:fldChar w:fldCharType="end"/>
      </w:r>
      <w:r w:rsidR="006B382B" w:rsidRPr="006B382B">
        <w:t xml:space="preserve"> found that this relationship is not linear but follows a power curve. By using this power curve, </w:t>
      </w:r>
      <w:r w:rsidR="006B382B" w:rsidRPr="006B382B">
        <w:fldChar w:fldCharType="begin" w:fldLock="1"/>
      </w:r>
      <w:r w:rsidR="006B382B" w:rsidRPr="006B382B">
        <w:instrText>ADDIN CSL_CITATION {"citationItems":[{"id":"ITEM-1","itemData":{"DOI":"10.1098/rspb.2020.1841","abstract":"How many parasites are there on Earth? Here, we use helminth parasites to highlight how little is known about parasite diversity, and how insufficient our current approach will be to describe the full scope of life on Earth. Using the largest database of host-parasite associations and one of the world's largest parasite collections, we estimate a global total of roughly 100,000 to 350,000 species of helminth endoparasites of vertebrates, of which 85% to 95% are unknown to science. The parasites of amphibians and reptiles remain the most poorly described, but the majority of undescribed species are likely parasites of birds and bony fish. Missing species are disproportionately likely to be smaller parasites of smaller hosts in undersampled countries-species that have mostly been understudied over the last century. At current rates, it would take centuries to comprehensively sample, collect, and name vertebrate helminths. While some have suggested that macroecology can work around existing data limitations , we argue that patterns described from a small, biased sample of diversity aren't necessarily reliable, especially as host-parasite networks are increasingly altered by global change. In the spirit of moonshots like the Human Genome Project and the Global Virome Project, we propose a global effort to transform parasitology and describe as much of global parasite diversity as possible.","author":[{"dropping-particle":"","family":"Carlson","given":"Colin J","non-dropping-particle":"","parse-names":false,"suffix":""},{"dropping-particle":"","family":"Phillips","given":"Anna J","non-dropping-particle":"","parse-names":false,"suffix":""},{"dropping-particle":"","family":"Dallas","given":"Tad A","non-dropping-particle":"","parse-names":false,"suffix":""},{"dropping-particle":"","family":"Alexander","given":"Laura W","non-dropping-particle":"","parse-names":false,"suffix":""},{"dropping-particle":"","family":"Phelan","given":"Alexandra","non-dropping-particle":"","parse-names":false,"suffix":""},{"dropping-particle":"","family":"Bansal","given":"Shweta","non-dropping-particle":"","parse-names":false,"suffix":""}],"container-title":"PNAS","id":"ITEM-1","issued":{"date-parts":[["2020"]]},"page":"1-10","title":"What would it take to describe the global diversity of parasites?","type":"article-journal"},"uris":["http://www.mendeley.com/documents/?uuid=ad5a4294-fecc-380f-ab24-47ebce16216f"]}],"mendeley":{"formattedCitation":"(Carlson et al., 2020)","manualFormatting":"Carlson et al. (2020)","plainTextFormattedCitation":"(Carlson et al., 2020)","previouslyFormattedCitation":"(Carlson et al., 2020)"},"properties":{"noteIndex":0},"schema":"https://github.com/citation-style-language/schema/raw/master/csl-citation.json"}</w:instrText>
      </w:r>
      <w:r w:rsidR="006B382B" w:rsidRPr="006B382B">
        <w:fldChar w:fldCharType="separate"/>
      </w:r>
      <w:r w:rsidR="006B382B" w:rsidRPr="006B382B">
        <w:rPr>
          <w:noProof/>
        </w:rPr>
        <w:t>Carlson et al. (2020)</w:t>
      </w:r>
      <w:r w:rsidR="006B382B" w:rsidRPr="006B382B">
        <w:fldChar w:fldCharType="end"/>
      </w:r>
      <w:r w:rsidR="006B382B" w:rsidRPr="006B382B">
        <w:t xml:space="preserve"> estimated 100 000 to 300 000 species of helminth parasites of vertebrates. Specifically, they predicted that Chondrichthyes and bony fish have only 38% of their potential parasitic helminths described of a potential 41 000 species. However, these predictions are only of helminth parasites of vertebrates. </w:t>
      </w:r>
    </w:p>
    <w:p w14:paraId="66F53AA3" w14:textId="581AEEF7" w:rsidR="00CA631D" w:rsidRDefault="00C7222A" w:rsidP="00C7222A">
      <w:r w:rsidRPr="00C7222A">
        <w:t>One paper has</w:t>
      </w:r>
      <w:r w:rsidR="00AD5CDF" w:rsidRPr="003201C5">
        <w:t xml:space="preserve"> analys</w:t>
      </w:r>
      <w:r>
        <w:t>ed</w:t>
      </w:r>
      <w:r w:rsidR="00AD5CDF" w:rsidRPr="00C7222A">
        <w:t xml:space="preserve"> global data on parasite diversity</w:t>
      </w:r>
      <w:r>
        <w:t>.</w:t>
      </w:r>
      <w:r w:rsidR="00DD35DF" w:rsidRPr="00C7222A">
        <w:t xml:space="preserve"> </w:t>
      </w:r>
      <w:r w:rsidR="00B75F30" w:rsidRPr="00C7222A">
        <w:fldChar w:fldCharType="begin" w:fldLock="1"/>
      </w:r>
      <w:r w:rsidR="00DF7EA6" w:rsidRPr="00181964">
        <w:instrText>ADDIN CSL_CITATION {"citationItems":[{"id":"ITEM-1","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1","issue":"4","issued":{"date-parts":[["2016"]]},"page":"1 - 12","title":"Parasite rates of discovery, global species richness and host specificity","type":"article-journal","volume":"56"},"uris":["http://www.mendeley.com/documents/?uuid=a6f28d13-90ad-4f23-b852-c99fd93d0006"]}],"mendeley":{"formattedCitation":"(Costello, 2016)","manualFormatting":"Costello (2016)","plainTextFormattedCitation":"(Costello, 2016)","previouslyFormattedCitation":"(Costello, 2016)"},"properties":{"noteIndex":0},"schema":"https://github.com/citation-style-language/schema/raw/master/csl-citation.json"}</w:instrText>
      </w:r>
      <w:r w:rsidR="00B75F30" w:rsidRPr="00C7222A">
        <w:fldChar w:fldCharType="separate"/>
      </w:r>
      <w:r w:rsidR="00B75F30" w:rsidRPr="00C7222A">
        <w:rPr>
          <w:noProof/>
        </w:rPr>
        <w:t>Costello (2016)</w:t>
      </w:r>
      <w:r w:rsidR="00B75F30" w:rsidRPr="00C7222A">
        <w:fldChar w:fldCharType="end"/>
      </w:r>
      <w:r w:rsidR="00B75F30" w:rsidRPr="00C7222A">
        <w:t xml:space="preserve"> found that at present, parasites of animals comprise only 5% of named species.</w:t>
      </w:r>
      <w:r w:rsidR="00DD35DF" w:rsidRPr="00C7222A">
        <w:t xml:space="preserve"> </w:t>
      </w:r>
      <w:r w:rsidR="001D7CC0" w:rsidRPr="00C7222A">
        <w:t xml:space="preserve">The </w:t>
      </w:r>
      <w:r w:rsidR="00086A7E" w:rsidRPr="003201C5">
        <w:t>hypotheses proposed to explain this ap</w:t>
      </w:r>
      <w:r w:rsidR="00086A7E">
        <w:t>parent shortage refer</w:t>
      </w:r>
      <w:r w:rsidR="001D7CC0">
        <w:t xml:space="preserve"> to</w:t>
      </w:r>
      <w:r w:rsidR="00086A7E">
        <w:t xml:space="preserve"> parasites’</w:t>
      </w:r>
      <w:r w:rsidR="00086A7E" w:rsidRPr="00AD5CDF">
        <w:t xml:space="preserve"> </w:t>
      </w:r>
      <w:r w:rsidR="00AD5CDF" w:rsidRPr="00AD5CDF">
        <w:t xml:space="preserve">cryptic lifestyle, lack of research, paucity of </w:t>
      </w:r>
      <w:r w:rsidR="00086A7E" w:rsidRPr="00AD5CDF">
        <w:t>special</w:t>
      </w:r>
      <w:r w:rsidR="00086A7E">
        <w:t>ized</w:t>
      </w:r>
      <w:r w:rsidR="00086A7E" w:rsidRPr="00AD5CDF">
        <w:t xml:space="preserve"> </w:t>
      </w:r>
      <w:r w:rsidR="00AD5CDF" w:rsidRPr="00AD5CDF">
        <w:t>parasite taxonomists, unrecognized synonyms</w:t>
      </w:r>
      <w:r w:rsidR="00086A7E">
        <w:t>,</w:t>
      </w:r>
      <w:r w:rsidR="00AD5CDF" w:rsidRPr="00AD5CDF">
        <w:t xml:space="preserve"> and under-sampling even within well</w:t>
      </w:r>
      <w:r w:rsidR="00086A7E">
        <w:t>-</w:t>
      </w:r>
      <w:r w:rsidR="00AD5CDF" w:rsidRPr="00AD5CDF">
        <w:t>studied taxa</w:t>
      </w:r>
      <w:r w:rsidR="00D71E9F">
        <w:t xml:space="preserve"> and locations</w:t>
      </w:r>
      <w:r w:rsidR="00AD5CDF" w:rsidRPr="00AD5CDF">
        <w:t xml:space="preserve"> (e.g. birds, elasmobranchs) </w:t>
      </w:r>
      <w:r w:rsidR="00AD5CDF" w:rsidRPr="00AD5CDF">
        <w:fldChar w:fldCharType="begin" w:fldLock="1"/>
      </w:r>
      <w:r w:rsidR="003201C5">
        <w:instrText>ADDIN CSL_CITATION {"citationItems":[{"id":"ITEM-1","itemData":{"ISBN":"0-12-026143-X","author":[{"dropping-particle":"","family":"Rohde","given":"Klaus","non-dropping-particle":"","parse-names":false,"suffix":""}],"container-title":"Advances in Marine Biology","id":"ITEM-1","issued":{"date-parts":[["2002"]]},"page":"1-83","title":"Ecology and Biogeography of Marine Parasites","type":"article-journal","volume":"43"},"uris":["http://www.mendeley.com/documents/?uuid=6f465bb8-ad32-387c-84e9-315d1f51d64e"]},{"id":"ITEM-2","itemData":{"DOI":"10.1111/j.1600-0587.2010.06169.x","abstract":"Parasite species richness is a fundamental characteristic of host species and varies substantially among host communities. Hypotheses aiming to explain observed patterns of richness are numerous, and none is universal. In this study, we use tapeworm parasites of elasmobranch fishes to examine the phylogenetic and environmental influences on the variation in species richness for this specific system. Tapeworms are the most diverse group of helminths to infect elasmobranchs. Elasmobranchs are cosmopolitan in distribution and their tapeworm parasites are remarkably host specific; therefore, making this an ideal system in which to examine global patterns in species diversity. Here, we 1) quantify the tapeworm richness in elasmobranch fishes, 2) identify the host features correlated with tapeworm richness, and 3) determine whether tapeworm richness follows a latitudinal gradient. The individual and combined effects of host size, factors associated with water temperatures (influenced by latitude and depth), host habitat, and type of elasmobranch (shark or batoid) on measures of species diversity were assessed using general linear models. These analyses included tapeworm host records for 317 different elasmobranch species (124 species were included in our analyses) and were conducted with and without taking into account phylogenetic relationships between host species. Since sharks and batoids differ substantially in body form, analyses were repeated for each host subset. On average, batoids harboured significantly more tapeworm species than shark hosts. Tapeworm richness in sharks was influenced by median depth, whereas no predictor variable included in our models could adequately account for interspecific variation in tapeworm richness in batoid hosts. The taxonomic diversity of tapeworm assemblages of sharks and batoids was influenced by median depth and median latitude, respectively. When the influence of host phylogeny is accounted for, larger hosts harbour a greater tapeworm richness, whereas hosts exploiting wider latitudinal ranges harbour more taxonomically distinct tapeworm assemblages. Species richness and taxonomic diversity of tapeworm assemblages in elasmobranch fishes are influenced by different evolutionary pressures, including host phylogenetic relationships, space constraints and geographical area. Our results suggest that ca 3600 tapeworm species have yet to be described from elasmobranch fishes.","author":[{"dropping-particle":"","family":"Randhawa","given":"Haseeb S","non-dropping-particle":"","parse-names":false,"suffix":""},{"dropping-particle":"","family":"Poulin","given":"Robert","non-dropping-particle":"","parse-names":false,"suffix":""}],"container-title":"Ecography","id":"ITEM-2","issued":{"date-parts":[["2010"]]},"page":"866-877","title":"Determinants of tapeworm species richness in elasmobranch fishes: untangling environmental and phylogenetic influences","type":"article-journal","volume":"33"},"uris":["http://www.mendeley.com/documents/?uuid=183d6d21-e30f-3029-8089-ca8af86f4c8b"]},{"id":"ITEM-3","itemData":{"author":[{"dropping-particle":"","family":"Caira","given":"Janine N.","non-dropping-particle":"","parse-names":false,"suffix":""},{"dropping-particle":"","family":"Jensen","given":"Kirsten","non-dropping-particle":"","parse-names":false,"suffix":""}],"container-title":"The Journal of Parasitology","id":"ITEM-3","issue":"4","issued":{"date-parts":[["2014"]]},"page":"373-391","title":"A digest of elasmobranch tapeworms","type":"article-journal","volume":"100"},"uris":["http://www.mendeley.com/documents/?uuid=3b71cf8d-01da-3b82-b15a-21b7d0ba548f"]},{"id":"ITEM-4","itemData":{"DOI":"10.1016/j.ijpara.2015.12.002","ISBN":"0.0040.95170","abstract":"The species richness of freshwater environments is disproportionately high compared with that of the oceans, given their respective sizes. If diversification rates are higher in freshwaters because they are isolated and heterogeneous, this should apply to parasites as well. Using 14 large datasets comprising 677 species of freshwater and marine fish, the hypothesis that freshwater parasites experience higher rates of diversification than marine ones is tested by contrasting the relative numbers of species per parasite genus between the regional endohelminth faunas of fish in both environments. The relationship between the number of parasite genera and the number of parasite species per host was well described by a power function, in both environments; although the exponent of this function was slightly lower for freshwater parasite faunas than marine ones, the difference was not significant. However, the ratio between the number of parasite species and the number of parasite genera per host species was significantly higher in freshwater fish than in marine ones. These findings suggest fundamental differences between the way parasite faunas diversify in freshwater versus marine habitats, with the independent evolution of conspecific parasite populations in isolated host populations being a more common phenomenon in freshwater environments.","author":[{"dropping-particle":"","family":"Poulin","given":"Robert","non-dropping-particle":"","parse-names":false,"suffix":""}],"container-title":"International Journal for Parasitology","id":"ITEM-4","issued":{"date-parts":[["2016"]]},"page":"275-279","title":"Greater diversification of freshwater than marine parasites of fish","type":"article-journal","volume":"46"},"uris":["http://www.mendeley.com/documents/?uuid=e989bcb6-7b86-4bd9-8161-e6e8686e4400"]},{"id":"ITEM-5","itemData":{"author":[{"dropping-particle":"","family":"Dobson","given":"Andy","non-dropping-particle":"","parse-names":false,"suffix":""},{"dropping-particle":"","family":"Lafferty","given":"Kevin D","non-dropping-particle":"","parse-names":false,"suffix":""},{"dropping-particle":"","family":"Kuris","given":"Armand M","non-dropping-particle":"","parse-names":false,"suffix":""},{"dropping-particle":"","family":"Hechinger","given":"Ryan F","non-dropping-particle":"","parse-names":false,"suffix":""},{"dropping-particle":"","family":"Jetz","given":"Walter","non-dropping-particle":"","parse-names":false,"suffix":""}],"container-title":"PNAS","id":"ITEM-5","issued":{"date-parts":[["2008"]]},"page":"11482-11489","title":"Homage to Linnaeus : How many parasites ? How many hosts ?","type":"article-journal","volume":"105"},"uris":["http://www.mendeley.com/documents/?uuid=8777d4f0-e7e1-4b6e-8698-fe579a5bb897"]},{"id":"ITEM-6","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6","issue":"4","issued":{"date-parts":[["2016"]]},"page":"1 - 12","title":"Parasite rates of discovery, global species richness and host specificity","type":"article-journal","volume":"56"},"uris":["http://www.mendeley.com/documents/?uuid=a6f28d13-90ad-4f23-b852-c99fd93d0006"]},{"id":"ITEM-7","itemData":{"DOI":"10.1016/j.cub.2017.04.060","PMID":"28586689","abstract":"The oceans appear ideal for biodiversity - they have unlimited water, a large area, are well connected, have less extreme temperatures than on land, and contain more phyla and classes than land and fresh waters. Yet only 16% of all named species on Earth are marine. Species richness decreases with depth in the ocean, reflecting wider geographic ranges of deep sea than coastal species. Here, we assess how many marine species are named and estimated to exist, paying particular regard to whether discoveries of deep-sea organisms, microbes and parasites will change the proportion of terrestrial to marine species. We then review what factors have led to species diversification, and how this knowledge informs conservation priorities. The implications of this understanding for marine conservation are that the species most vulnerable to extinction will be large and endemic. Unfortunately, these species are also the most threatened by human impacts. Such threats now extend globally, and thus the only refuges for these species will be large, permanent, fully protected marine reserves.","author":[{"dropping-particle":"","family":"Costello","given":"Mark J","non-dropping-particle":"","parse-names":false,"suffix":""},{"dropping-particle":"","family":"Chaudhary","given":"Chhaya","non-dropping-particle":"","parse-names":false,"suffix":""}],"container-title":"Current Biology","id":"ITEM-7","issued":{"date-parts":[["2017","6","5"]]},"note":"From Duplicate 2 (Marine biodiversity, biogeography, deep-sea gradients, and conservation - Costello, Mark J; Chaudhary, Chhaya)\n\nFrom Duplicate 1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n\nFrom Duplicate 3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page":"R511-R527","title":"Marine Biodiversity, Biogeography, Deep-Sea Gradients, and Conservation","type":"article-journal","volume":"27"},"uris":["http://www.mendeley.com/documents/?uuid=8a913be1-8803-48a5-a67b-fc38ccab4cde"]},{"id":"ITEM-8","itemData":{"DOI":"10.1093/icb/icy039","abstract":"Synopsis Parasites are often hidden in their hosts and exhibit patchy spatial distributions. This makes them relatively difficult to detect and sample. Consequently we have poor knowledge of parasite diversities, distributions, and extinction. We evaluate our general understanding of parasite diversity and highlight the enormous bias in research on parasites such as helminths and arthropods that infect vertebrate hosts. We then focus on Myxozoa as an exemplary case for demonstrating uncharted parasite diversity. Myxozoans are a poorly recognized but speciose clade of endoparasitic cnidarians with complex life cycles that have radiated to exploit freshwater, marine, and terrestrial hosts by adopting strategies convergent to those of parasitic protists. Myxozoans are estimated to represent some 20% of described cnidarian species-greatly outnumbering the combined species richness of scyphozoans, cubozoans, and staurozoans. We summarize limited understanding of myxozoan diversification and geographical distributions, and highlight gaps in knowledge and approaches for measuring myxozoan diversity. We close by reviewing methods and problems in estimating parasite extinction and concerns about extinction risks in view of the fundamental roles parasites play in ecosystem dynamics and in driving host evolutionary trajectories.","author":[{"dropping-particle":"","family":"Okamura","given":"Beth","non-dropping-particle":"","parse-names":false,"suffix":""},{"dropping-particle":"","family":"Hartigan","given":"Ashlie","non-dropping-particle":"","parse-names":false,"suffix":""},{"dropping-particle":"","family":"Naldoni","given":"Juliana","non-dropping-particle":"","parse-names":false,"suffix":""}],"id":"ITEM-8","issued":{"date-parts":[["2018"]]},"title":"Extensive Uncharted Biodiversity: The Parasite Dimension","type":"article-journal"},"uris":["http://www.mendeley.com/documents/?uuid=7eb91f89-9e2b-397d-a396-d0c2d6b62095"]}],"mendeley":{"formattedCitation":"(Rohde, 2002; Dobson et al., 2008; Randhawa &amp; Poulin, 2010; Caira &amp; Jensen, 2014; Costello, 2016; Poulin, 2016; Costello &amp; Chaudhary, 2017; Okamura, Hartigan &amp; Naldoni, 2018)","plainTextFormattedCitation":"(Rohde, 2002; Dobson et al., 2008; Randhawa &amp; Poulin, 2010; Caira &amp; Jensen, 2014; Costello, 2016; Poulin, 2016; Costello &amp; Chaudhary, 2017; Okamura, Hartigan &amp; Naldoni, 2018)","previouslyFormattedCitation":"(Rohde, 2002; Dobson et al., 2008; Randhawa &amp; Poulin, 2010; Caira &amp; Jensen, 2014; Costello, 2016; Poulin, 2016; Costello &amp; Chaudhary, 2017; Okamura, Hartigan &amp; Naldoni, 2018)"},"properties":{"noteIndex":0},"schema":"https://github.com/citation-style-language/schema/raw/master/csl-citation.json"}</w:instrText>
      </w:r>
      <w:r w:rsidR="00AD5CDF" w:rsidRPr="00AD5CDF">
        <w:fldChar w:fldCharType="separate"/>
      </w:r>
      <w:r w:rsidR="004F2109" w:rsidRPr="004F2109">
        <w:rPr>
          <w:noProof/>
        </w:rPr>
        <w:t>(Rohde, 2002; Dobson et al., 2008; Randhawa &amp; Poulin, 2010; Caira &amp; Jensen, 2014; Costello, 2016; Poulin, 2016; Costello &amp; Chaudhary, 2017; Okamura, Hartigan &amp; Naldoni, 2018)</w:t>
      </w:r>
      <w:r w:rsidR="00AD5CDF" w:rsidRPr="00AD5CDF">
        <w:fldChar w:fldCharType="end"/>
      </w:r>
      <w:r w:rsidR="00AD5CDF" w:rsidRPr="00AD5CDF">
        <w:t xml:space="preserve">. </w:t>
      </w:r>
      <w:r w:rsidR="00B75F30" w:rsidRPr="00AD5CDF">
        <w:t xml:space="preserve">By their nature, parasites are </w:t>
      </w:r>
      <w:r w:rsidR="00086A7E">
        <w:t xml:space="preserve">often </w:t>
      </w:r>
      <w:r w:rsidR="00B75F30" w:rsidRPr="00AD5CDF">
        <w:t>well concealed on or within their hosts,</w:t>
      </w:r>
      <w:r w:rsidR="00913C14" w:rsidRPr="00AD5CDF">
        <w:t xml:space="preserve"> exhibit patchy distributions</w:t>
      </w:r>
      <w:r w:rsidR="0095096F">
        <w:t xml:space="preserve"> across and within host popula</w:t>
      </w:r>
      <w:r w:rsidR="007470B1">
        <w:t>t</w:t>
      </w:r>
      <w:r w:rsidR="0095096F">
        <w:t>ions</w:t>
      </w:r>
      <w:r w:rsidR="00B75F30" w:rsidRPr="00AD5CDF">
        <w:t xml:space="preserve">, and may have few </w:t>
      </w:r>
      <w:r w:rsidR="00086A7E">
        <w:t xml:space="preserve">obvious </w:t>
      </w:r>
      <w:r w:rsidR="00B75F30" w:rsidRPr="00AD5CDF">
        <w:t xml:space="preserve">distinctive morphological features, </w:t>
      </w:r>
      <w:r w:rsidR="00086A7E">
        <w:t>making</w:t>
      </w:r>
      <w:r w:rsidR="00B75F30" w:rsidRPr="00AD5CDF">
        <w:t xml:space="preserve"> their </w:t>
      </w:r>
      <w:r w:rsidR="00913C14" w:rsidRPr="00AD5CDF">
        <w:t>discovery and identification</w:t>
      </w:r>
      <w:r w:rsidR="00B75F30" w:rsidRPr="00AD5CDF">
        <w:t xml:space="preserve"> difficult </w:t>
      </w:r>
      <w:r w:rsidR="00B75F30" w:rsidRPr="00AD5CDF">
        <w:fldChar w:fldCharType="begin" w:fldLock="1"/>
      </w:r>
      <w:r w:rsidR="00AF68FE">
        <w:instrText>ADDIN CSL_CITATION {"citationItems":[{"id":"ITEM-1","itemData":{"ISBN":"1-58834-170-4","author":[{"dropping-particle":"","family":"Poulin","given":"Robert","non-dropping-particle":"","parse-names":false,"suffix":""},{"dropping-particle":"","family":"Morand","given":"Serge","non-dropping-particle":"","parse-names":false,"suffix":""}],"id":"ITEM-1","issued":{"date-parts":[["2004"]]},"number-of-pages":"216","publisher":"Smithsonian Institution Press","publisher-place":"Washington, DC","title":"Parasite Biodiversity","type":"book"},"uris":["http://www.mendeley.com/documents/?uuid=35385d2d-b60e-4087-8230-b53d979ce875"]},{"id":"ITEM-2","itemData":{"DOI":"10.1093/icb/icy039","abstract":"Synopsis Parasites are often hidden in their hosts and exhibit patchy spatial distributions. This makes them relatively difficult to detect and sample. Consequently we have poor knowledge of parasite diversities, distributions, and extinction. We evaluate our general understanding of parasite diversity and highlight the enormous bias in research on parasites such as helminths and arthropods that infect vertebrate hosts. We then focus on Myxozoa as an exemplary case for demonstrating uncharted parasite diversity. Myxozoans are a poorly recognized but speciose clade of endoparasitic cnidarians with complex life cycles that have radiated to exploit freshwater, marine, and terrestrial hosts by adopting strategies convergent to those of parasitic protists. Myxozoans are estimated to represent some 20% of described cnidarian species-greatly outnumbering the combined species richness of scyphozoans, cubozoans, and staurozoans. We summarize limited understanding of myxozoan diversification and geographical distributions, and highlight gaps in knowledge and approaches for measuring myxozoan diversity. We close by reviewing methods and problems in estimating parasite extinction and concerns about extinction risks in view of the fundamental roles parasites play in ecosystem dynamics and in driving host evolutionary trajectories.","author":[{"dropping-particle":"","family":"Okamura","given":"Beth","non-dropping-particle":"","parse-names":false,"suffix":""},{"dropping-particle":"","family":"Hartigan","given":"Ashlie","non-dropping-particle":"","parse-names":false,"suffix":""},{"dropping-particle":"","family":"Naldoni","given":"Juliana","non-dropping-particle":"","parse-names":false,"suffix":""}],"id":"ITEM-2","issued":{"date-parts":[["2018"]]},"title":"Extensive Uncharted Biodiversity: The Parasite Dimension","type":"article-journal"},"uris":["http://www.mendeley.com/documents/?uuid=7eb91f89-9e2b-397d-a396-d0c2d6b62095"]}],"mendeley":{"formattedCitation":"(Poulin &amp; Morand, 2004; Okamura, Hartigan &amp; Naldoni, 2018)","plainTextFormattedCitation":"(Poulin &amp; Morand, 2004; Okamura, Hartigan &amp; Naldoni, 2018)","previouslyFormattedCitation":"(Poulin &amp; Morand, 2004; Okamura, Hartigan &amp; Naldoni, 2018)"},"properties":{"noteIndex":0},"schema":"https://github.com/citation-style-language/schema/raw/master/csl-citation.json"}</w:instrText>
      </w:r>
      <w:r w:rsidR="00B75F30" w:rsidRPr="00AD5CDF">
        <w:fldChar w:fldCharType="separate"/>
      </w:r>
      <w:r w:rsidR="004F2109" w:rsidRPr="004F2109">
        <w:rPr>
          <w:noProof/>
        </w:rPr>
        <w:t>(Poulin &amp; Morand, 2004; Okamura, Hartigan &amp; Naldoni, 2018)</w:t>
      </w:r>
      <w:r w:rsidR="00B75F30" w:rsidRPr="00AD5CDF">
        <w:fldChar w:fldCharType="end"/>
      </w:r>
      <w:r w:rsidR="00B75F30" w:rsidRPr="00AD5CDF">
        <w:t>.</w:t>
      </w:r>
    </w:p>
    <w:p w14:paraId="2670A0AF" w14:textId="63B8CE96" w:rsidR="006B382B" w:rsidRPr="006B382B" w:rsidRDefault="00F7098C" w:rsidP="006B382B">
      <w:r>
        <w:t>P</w:t>
      </w:r>
      <w:r w:rsidR="006B382B" w:rsidRPr="00CA631D">
        <w:t>arasitic speciation</w:t>
      </w:r>
      <w:r w:rsidR="006B382B">
        <w:t xml:space="preserve"> rates may be</w:t>
      </w:r>
      <w:r w:rsidR="006B382B" w:rsidRPr="00CA631D">
        <w:t xml:space="preserve"> different between terrestrial, freshwater, </w:t>
      </w:r>
      <w:r w:rsidR="006B382B">
        <w:t xml:space="preserve">and </w:t>
      </w:r>
      <w:r w:rsidR="006B382B" w:rsidRPr="00CA631D">
        <w:t>marine environments due to their intrinsic physical differences</w:t>
      </w:r>
      <w:r w:rsidR="006B382B">
        <w:t xml:space="preserve"> </w:t>
      </w:r>
      <w:r w:rsidR="006B382B">
        <w:fldChar w:fldCharType="begin" w:fldLock="1"/>
      </w:r>
      <w:r w:rsidR="003201C5">
        <w:instrText>ADDIN CSL_CITATION {"citationItems":[{"id":"ITEM-1","itemData":{"DOI":"10.1016/j.ijpara.2015.12.002","ISBN":"0.0040.95170","abstract":"The species richness of freshwater environments is disproportionately high compared with that of the oceans, given their respective sizes. If diversification rates are higher in freshwaters because they are isolated and heterogeneous, this should apply to parasites as well. Using 14 large datasets comprising 677 species of freshwater and marine fish, the hypothesis that freshwater parasites experience higher rates of diversification than marine ones is tested by contrasting the relative numbers of species per parasite genus between the regional endohelminth faunas of fish in both environments. The relationship between the number of parasite genera and the number of parasite species per host was well described by a power function, in both environments; although the exponent of this function was slightly lower for freshwater parasite faunas than marine ones, the difference was not significant. However, the ratio between the number of parasite species and the number of parasite genera per host species was significantly higher in freshwater fish than in marine ones. These findings suggest fundamental differences between the way parasite faunas diversify in freshwater versus marine habitats, with the independent evolution of conspecific parasite populations in isolated host populations being a more common phenomenon in freshwater environments.","author":[{"dropping-particle":"","family":"Poulin","given":"Robert","non-dropping-particle":"","parse-names":false,"suffix":""}],"container-title":"International Journal for Parasitology","id":"ITEM-1","issued":{"date-parts":[["2016"]]},"page":"275-279","title":"Greater diversification of freshwater than marine parasites of fish","type":"article-journal","volume":"46"},"uris":["http://www.mendeley.com/documents/?uuid=e989bcb6-7b86-4bd9-8161-e6e8686e4400"]},{"id":"ITEM-2","itemData":{"DOI":"10.1111/jeb.13034","ISBN":"4955139574","ISSN":"14209101","abstract":"The ubiquity of genetically distinct, cryptic species is limiting any attempt to estimate local or global biodiversity as well as impeding efforts to conserve species or control pests and diseases. Environmental factors or biological traits promoting rapid diversification into morphologically similar species remain unclear. Here, using a meta-analysis of 1230 studies using DNA sequences to search for cryptic diversity in metazoan taxa, we test two hypotheses regarding the frequency of cryptic taxa based on mode of life and habitat. First, after correcting for study effort and accounting for higher taxonomic affinities and biogeographical region of origins, our results do not support the hypothesis that cryptic taxa are more frequent among parasitic than free-living taxa. Second, in contrast, the results support the hypothesis that cryptic taxa are more common in certain habitats than others: for a given study effort, more cryptic taxa are found in freshwater than in terrestrial or marine taxa. These findings suggest that the greater heterogeneity and fragmentation of freshwater habitats may promote higher rates of genetic differentiation among its inhabitants, a general pattern with serious implications for freshwater conservation biology.","author":[{"dropping-particle":"","family":"Poulin","given":"R.","non-dropping-particle":"","parse-names":false,"suffix":""},{"dropping-particle":"","family":"Pérez-Ponce de León","given":"G.","non-dropping-particle":"","parse-names":false,"suffix":""}],"container-title":"Journal of Evolutionary Biology","id":"ITEM-2","issue":"3","issued":{"date-parts":[["2017"]]},"page":"641-649","title":"Global analysis reveals that cryptic diversity is linked with habitat but not mode of life","type":"article-journal","volume":"30"},"uris":["http://www.mendeley.com/documents/?uuid=62e80352-b328-4543-9273-0c409be044b3"]}],"mendeley":{"formattedCitation":"(Poulin, 2016; Poulin &amp; Pérez-Ponce de León, 2017)","plainTextFormattedCitation":"(Poulin, 2016; Poulin &amp; Pérez-Ponce de León, 2017)","previouslyFormattedCitation":"(Poulin, 2016; Poulin &amp; Pérez-Ponce de León, 2017)"},"properties":{"noteIndex":0},"schema":"https://github.com/citation-style-language/schema/raw/master/csl-citation.json"}</w:instrText>
      </w:r>
      <w:r w:rsidR="006B382B">
        <w:fldChar w:fldCharType="separate"/>
      </w:r>
      <w:r w:rsidR="006B382B" w:rsidRPr="004F2109">
        <w:rPr>
          <w:noProof/>
        </w:rPr>
        <w:t>(Poulin, 2016; Poulin &amp; Pérez-Ponce de León, 2017)</w:t>
      </w:r>
      <w:r w:rsidR="006B382B">
        <w:fldChar w:fldCharType="end"/>
      </w:r>
      <w:r w:rsidR="006B382B" w:rsidRPr="00CA631D">
        <w:t xml:space="preserve">. For example, Poulin (2016) showed higher rates of speciation in parasites of freshwater than marine hosts. This is supported by Poulin </w:t>
      </w:r>
      <w:r w:rsidR="006B382B">
        <w:t>&amp;</w:t>
      </w:r>
      <w:r w:rsidR="006B382B" w:rsidRPr="00CA631D">
        <w:t xml:space="preserve"> Pérez-Ponce de León (2017) who show that freshwater</w:t>
      </w:r>
      <w:r w:rsidR="006B382B">
        <w:t xml:space="preserve"> metazoan</w:t>
      </w:r>
      <w:r w:rsidR="006B382B" w:rsidRPr="00CA631D">
        <w:t xml:space="preserve"> species hold more cryptic richness than either terrestrial or marine environments. Therefore, pooling </w:t>
      </w:r>
      <w:r w:rsidR="006B382B">
        <w:t xml:space="preserve">diversity </w:t>
      </w:r>
      <w:r w:rsidR="006B382B" w:rsidRPr="00CA631D">
        <w:t>predictions across environments</w:t>
      </w:r>
      <w:r w:rsidR="006B382B">
        <w:t xml:space="preserve">, as </w:t>
      </w:r>
      <w:r w:rsidR="006B382B" w:rsidRPr="0061370D">
        <w:fldChar w:fldCharType="begin" w:fldLock="1"/>
      </w:r>
      <w:r w:rsidR="006B382B" w:rsidRPr="0061370D">
        <w:instrText>ADDIN CSL_CITATION {"citationItems":[{"id":"ITEM-1","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1","issue":"4","issued":{"date-parts":[["2016"]]},"page":"1 - 12","title":"Parasite rates of discovery, global species richness and host specificity","type":"article-journal","volume":"56"},"uris":["http://www.mendeley.com/documents/?uuid=a6f28d13-90ad-4f23-b852-c99fd93d0006"]}],"mendeley":{"formattedCitation":"(Costello, 2016)","manualFormatting":"Costello (2016)","plainTextFormattedCitation":"(Costello, 2016)","previouslyFormattedCitation":"(Costello, 2016)"},"properties":{"noteIndex":0},"schema":"https://github.com/citation-style-language/schema/raw/master/csl-citation.json"}</w:instrText>
      </w:r>
      <w:r w:rsidR="006B382B" w:rsidRPr="0061370D">
        <w:fldChar w:fldCharType="separate"/>
      </w:r>
      <w:r w:rsidR="006B382B" w:rsidRPr="0061370D">
        <w:rPr>
          <w:noProof/>
        </w:rPr>
        <w:t>Costello (2016)</w:t>
      </w:r>
      <w:r w:rsidR="006B382B" w:rsidRPr="0061370D">
        <w:fldChar w:fldCharType="end"/>
      </w:r>
      <w:r w:rsidR="006B382B">
        <w:t xml:space="preserve"> did in his study, may also confound</w:t>
      </w:r>
      <w:r w:rsidR="006B382B" w:rsidRPr="00CA631D">
        <w:t xml:space="preserve"> </w:t>
      </w:r>
      <w:r w:rsidR="006B382B">
        <w:t xml:space="preserve">the role </w:t>
      </w:r>
      <w:r w:rsidR="006B382B" w:rsidRPr="00CA631D">
        <w:t xml:space="preserve">that </w:t>
      </w:r>
      <w:r w:rsidR="006B382B">
        <w:t xml:space="preserve">each </w:t>
      </w:r>
      <w:r w:rsidR="006B382B" w:rsidRPr="00CA631D">
        <w:t>environment</w:t>
      </w:r>
      <w:r w:rsidR="006B382B">
        <w:t xml:space="preserve"> individually</w:t>
      </w:r>
      <w:r w:rsidR="006B382B" w:rsidRPr="00CA631D">
        <w:t xml:space="preserve"> may have on these predictions.</w:t>
      </w:r>
      <w:r w:rsidR="006B382B">
        <w:t xml:space="preserve"> Thus, analyses should distinguish between these environments.</w:t>
      </w:r>
    </w:p>
    <w:p w14:paraId="61B80434" w14:textId="00BF83CF" w:rsidR="003A2847" w:rsidRDefault="00AD5CDF" w:rsidP="00CB678A">
      <w:pPr>
        <w:rPr>
          <w:lang w:val="en-US"/>
        </w:rPr>
      </w:pPr>
      <w:r>
        <w:rPr>
          <w:lang w:val="en-US"/>
        </w:rPr>
        <w:t xml:space="preserve">In this </w:t>
      </w:r>
      <w:r w:rsidR="00BD5097">
        <w:rPr>
          <w:lang w:val="en-US"/>
        </w:rPr>
        <w:t>paper</w:t>
      </w:r>
      <w:r>
        <w:rPr>
          <w:lang w:val="en-US"/>
        </w:rPr>
        <w:t xml:space="preserve">, </w:t>
      </w:r>
      <w:r w:rsidR="00E951A0">
        <w:rPr>
          <w:lang w:val="en-US"/>
        </w:rPr>
        <w:t>by using online</w:t>
      </w:r>
      <w:r w:rsidR="000A6FC6">
        <w:rPr>
          <w:lang w:val="en-US"/>
        </w:rPr>
        <w:t xml:space="preserve"> regist</w:t>
      </w:r>
      <w:r w:rsidR="00F7098C">
        <w:rPr>
          <w:lang w:val="en-US"/>
        </w:rPr>
        <w:t>e</w:t>
      </w:r>
      <w:r w:rsidR="000A6FC6">
        <w:rPr>
          <w:lang w:val="en-US"/>
        </w:rPr>
        <w:t xml:space="preserve">rs </w:t>
      </w:r>
      <w:r w:rsidR="00E951A0">
        <w:rPr>
          <w:lang w:val="en-US"/>
        </w:rPr>
        <w:t xml:space="preserve">of species information, </w:t>
      </w:r>
      <w:r w:rsidR="0095096F">
        <w:rPr>
          <w:lang w:val="en-US"/>
        </w:rPr>
        <w:t>we</w:t>
      </w:r>
      <w:r>
        <w:rPr>
          <w:lang w:val="en-US"/>
        </w:rPr>
        <w:t xml:space="preserve"> </w:t>
      </w:r>
      <w:r w:rsidR="00BD5097">
        <w:rPr>
          <w:lang w:val="en-US"/>
        </w:rPr>
        <w:t xml:space="preserve">compiled as </w:t>
      </w:r>
      <w:r>
        <w:rPr>
          <w:lang w:val="en-US"/>
        </w:rPr>
        <w:t xml:space="preserve">comprehensive </w:t>
      </w:r>
      <w:r w:rsidR="00BD5097">
        <w:rPr>
          <w:lang w:val="en-US"/>
        </w:rPr>
        <w:t>as possible</w:t>
      </w:r>
      <w:r w:rsidR="007470B1">
        <w:rPr>
          <w:lang w:val="en-US"/>
        </w:rPr>
        <w:t xml:space="preserve"> a</w:t>
      </w:r>
      <w:r w:rsidR="00BD5097">
        <w:rPr>
          <w:lang w:val="en-US"/>
        </w:rPr>
        <w:t xml:space="preserve"> </w:t>
      </w:r>
      <w:r>
        <w:rPr>
          <w:lang w:val="en-US"/>
        </w:rPr>
        <w:t xml:space="preserve">marine parasite species list. </w:t>
      </w:r>
      <w:r w:rsidR="008B4F05">
        <w:rPr>
          <w:lang w:val="en-US"/>
        </w:rPr>
        <w:t xml:space="preserve">By </w:t>
      </w:r>
      <w:r w:rsidR="00E23047">
        <w:rPr>
          <w:lang w:val="en-US"/>
        </w:rPr>
        <w:t xml:space="preserve">measuring the rate of description of </w:t>
      </w:r>
      <w:r w:rsidR="008B4F05">
        <w:rPr>
          <w:lang w:val="en-US"/>
        </w:rPr>
        <w:t>parasit</w:t>
      </w:r>
      <w:r w:rsidR="00BD16DB">
        <w:rPr>
          <w:lang w:val="en-US"/>
        </w:rPr>
        <w:t>ic</w:t>
      </w:r>
      <w:r w:rsidR="008B4F05">
        <w:rPr>
          <w:lang w:val="en-US"/>
        </w:rPr>
        <w:t xml:space="preserve"> and </w:t>
      </w:r>
      <w:r w:rsidR="00BD16DB">
        <w:rPr>
          <w:lang w:val="en-US"/>
        </w:rPr>
        <w:t>non-parasitic</w:t>
      </w:r>
      <w:r w:rsidR="008B4F05">
        <w:rPr>
          <w:lang w:val="en-US"/>
        </w:rPr>
        <w:t xml:space="preserve"> </w:t>
      </w:r>
      <w:r w:rsidR="00E23047">
        <w:rPr>
          <w:lang w:val="en-US"/>
        </w:rPr>
        <w:t>species</w:t>
      </w:r>
      <w:r w:rsidR="008B4F05">
        <w:rPr>
          <w:lang w:val="en-US"/>
        </w:rPr>
        <w:t xml:space="preserve">, we </w:t>
      </w:r>
      <w:r w:rsidR="00E23047">
        <w:rPr>
          <w:lang w:val="en-US"/>
        </w:rPr>
        <w:t>address</w:t>
      </w:r>
      <w:r w:rsidR="007306E7">
        <w:rPr>
          <w:lang w:val="en-US"/>
        </w:rPr>
        <w:t>ed</w:t>
      </w:r>
      <w:r w:rsidR="00E23047">
        <w:rPr>
          <w:lang w:val="en-US"/>
        </w:rPr>
        <w:t xml:space="preserve"> </w:t>
      </w:r>
      <w:r w:rsidR="008B4F05">
        <w:rPr>
          <w:lang w:val="en-US"/>
        </w:rPr>
        <w:t>these questions:</w:t>
      </w:r>
    </w:p>
    <w:p w14:paraId="2E80FC29" w14:textId="48AEC46F" w:rsidR="00BD103E" w:rsidRDefault="00BD103E" w:rsidP="00CB678A">
      <w:pPr>
        <w:pStyle w:val="ListParagraph"/>
        <w:numPr>
          <w:ilvl w:val="0"/>
          <w:numId w:val="1"/>
        </w:numPr>
        <w:rPr>
          <w:lang w:val="en-US"/>
        </w:rPr>
      </w:pPr>
      <w:r>
        <w:rPr>
          <w:lang w:val="en-US"/>
        </w:rPr>
        <w:t>Are there differences between parasite and non-parasite description rates</w:t>
      </w:r>
      <w:r w:rsidR="00C81429">
        <w:rPr>
          <w:lang w:val="en-US"/>
        </w:rPr>
        <w:t xml:space="preserve"> and taxonomic effort</w:t>
      </w:r>
      <w:r>
        <w:rPr>
          <w:lang w:val="en-US"/>
        </w:rPr>
        <w:t xml:space="preserve"> in marine species?</w:t>
      </w:r>
    </w:p>
    <w:p w14:paraId="73B2ADD6" w14:textId="776CC3C1" w:rsidR="00C81429" w:rsidRDefault="00C81429" w:rsidP="00CB678A">
      <w:pPr>
        <w:pStyle w:val="ListParagraph"/>
        <w:numPr>
          <w:ilvl w:val="0"/>
          <w:numId w:val="1"/>
        </w:numPr>
        <w:rPr>
          <w:lang w:val="en-US"/>
        </w:rPr>
      </w:pPr>
      <w:r>
        <w:rPr>
          <w:lang w:val="en-US"/>
        </w:rPr>
        <w:t>Are there differences in description rates between marine parasites of different functional</w:t>
      </w:r>
      <w:r w:rsidR="00ED2CAA">
        <w:rPr>
          <w:lang w:val="en-US"/>
        </w:rPr>
        <w:t xml:space="preserve"> </w:t>
      </w:r>
      <w:r>
        <w:rPr>
          <w:lang w:val="en-US"/>
        </w:rPr>
        <w:t xml:space="preserve">taxonomic </w:t>
      </w:r>
      <w:r w:rsidR="00ED2CAA">
        <w:rPr>
          <w:lang w:val="en-US"/>
        </w:rPr>
        <w:t xml:space="preserve">or </w:t>
      </w:r>
      <w:r>
        <w:rPr>
          <w:lang w:val="en-US"/>
        </w:rPr>
        <w:t>habitat</w:t>
      </w:r>
      <w:r w:rsidR="00ED2CAA">
        <w:rPr>
          <w:lang w:val="en-US"/>
        </w:rPr>
        <w:t xml:space="preserve"> groups</w:t>
      </w:r>
      <w:r>
        <w:rPr>
          <w:lang w:val="en-US"/>
        </w:rPr>
        <w:t>?</w:t>
      </w:r>
    </w:p>
    <w:p w14:paraId="27C2B837" w14:textId="1533A706" w:rsidR="00BD103E" w:rsidRDefault="00BD103E" w:rsidP="00CB678A">
      <w:pPr>
        <w:pStyle w:val="ListParagraph"/>
        <w:numPr>
          <w:ilvl w:val="0"/>
          <w:numId w:val="1"/>
        </w:numPr>
        <w:rPr>
          <w:lang w:val="en-US"/>
        </w:rPr>
      </w:pPr>
      <w:r w:rsidRPr="00BD103E">
        <w:rPr>
          <w:lang w:val="en-US"/>
        </w:rPr>
        <w:t xml:space="preserve">How many </w:t>
      </w:r>
      <w:r>
        <w:rPr>
          <w:lang w:val="en-US"/>
        </w:rPr>
        <w:t>parasite</w:t>
      </w:r>
      <w:r w:rsidRPr="00BD103E">
        <w:rPr>
          <w:lang w:val="en-US"/>
        </w:rPr>
        <w:t xml:space="preserve"> species should we expect </w:t>
      </w:r>
      <w:r>
        <w:rPr>
          <w:lang w:val="en-US"/>
        </w:rPr>
        <w:t>in the ocean</w:t>
      </w:r>
      <w:r w:rsidRPr="00BD103E">
        <w:rPr>
          <w:lang w:val="en-US"/>
        </w:rPr>
        <w:t>, and how much of that diversity is described</w:t>
      </w:r>
      <w:r>
        <w:rPr>
          <w:lang w:val="en-US"/>
        </w:rPr>
        <w:t>?</w:t>
      </w:r>
    </w:p>
    <w:p w14:paraId="799B3B36" w14:textId="583E6059" w:rsidR="00BD103E" w:rsidRPr="00BD103E" w:rsidRDefault="00BD103E" w:rsidP="00CB678A">
      <w:pPr>
        <w:pStyle w:val="ListParagraph"/>
        <w:numPr>
          <w:ilvl w:val="0"/>
          <w:numId w:val="1"/>
        </w:numPr>
        <w:rPr>
          <w:lang w:val="en-US"/>
        </w:rPr>
      </w:pPr>
      <w:r>
        <w:rPr>
          <w:lang w:val="en-US"/>
        </w:rPr>
        <w:t xml:space="preserve">Finally, </w:t>
      </w:r>
      <w:r w:rsidR="007306E7">
        <w:rPr>
          <w:lang w:val="en-US"/>
        </w:rPr>
        <w:t>have</w:t>
      </w:r>
      <w:r w:rsidR="00E23047">
        <w:rPr>
          <w:lang w:val="en-US"/>
        </w:rPr>
        <w:t xml:space="preserve"> </w:t>
      </w:r>
      <w:r>
        <w:rPr>
          <w:lang w:val="en-US"/>
        </w:rPr>
        <w:t xml:space="preserve">the rates of discovery </w:t>
      </w:r>
      <w:r>
        <w:t>between non-parasitic marine species and marine parasites covaried?</w:t>
      </w:r>
    </w:p>
    <w:p w14:paraId="350B6617" w14:textId="2C07248D" w:rsidR="00C77D0D" w:rsidRDefault="00D55052" w:rsidP="00E951A0">
      <w:pPr>
        <w:pStyle w:val="Heading2"/>
        <w:rPr>
          <w:lang w:val="en-US"/>
        </w:rPr>
      </w:pPr>
      <w:r>
        <w:rPr>
          <w:lang w:val="en-US"/>
        </w:rPr>
        <w:t>Methods</w:t>
      </w:r>
    </w:p>
    <w:p w14:paraId="6870F0AD" w14:textId="52A2D223" w:rsidR="00F532E9" w:rsidRDefault="00ED2CAA" w:rsidP="00F532E9">
      <w:r>
        <w:t>P</w:t>
      </w:r>
      <w:r w:rsidR="00F532E9">
        <w:t>arasitism is understood to be a close association of two organisms, in which one (the parasite), during at least one life-history stage, depends on the other (the host) and directly derives some nourishment and/or shelter from it but does not intentionally kill the host (</w:t>
      </w:r>
      <w:r w:rsidR="00F532E9" w:rsidRPr="00AE3490">
        <w:rPr>
          <w:noProof/>
        </w:rPr>
        <w:t>Rohde, 2005</w:t>
      </w:r>
      <w:r w:rsidR="00F532E9">
        <w:rPr>
          <w:noProof/>
        </w:rPr>
        <w:t>)</w:t>
      </w:r>
      <w:r w:rsidR="00F532E9">
        <w:t xml:space="preserve">. The direct benefit to the parasite is almost always in the form of food, but other benefits have been noted including habitat, shelter, and transport (Poulin, 2014). Microbiologists have focussed on fungi, viruses and bacteria and have considered some of these as parasitic, but for the purposes of this </w:t>
      </w:r>
      <w:r w:rsidR="00B4492F">
        <w:t>paper</w:t>
      </w:r>
      <w:r w:rsidR="00F532E9">
        <w:t xml:space="preserve"> we will only consider animal (metazoan) parasites which infest other animals. </w:t>
      </w:r>
      <w:r w:rsidR="00B4492F">
        <w:t>W</w:t>
      </w:r>
      <w:r w:rsidR="00F532E9">
        <w:t xml:space="preserve">e exclude animals that feed off plants, such as the many species of plant-feeding insects and nematodes, as these are considered herbivores. We also exclude </w:t>
      </w:r>
      <w:proofErr w:type="spellStart"/>
      <w:r w:rsidR="00F532E9">
        <w:t>parasitoid</w:t>
      </w:r>
      <w:proofErr w:type="spellEnd"/>
      <w:r w:rsidR="00F532E9">
        <w:t xml:space="preserve"> insects because they intentionally kill their host and are therefore considered predators </w:t>
      </w:r>
      <w:r w:rsidR="00F532E9">
        <w:fldChar w:fldCharType="begin" w:fldLock="1"/>
      </w:r>
      <w:r w:rsidR="00F532E9">
        <w:instrText>ADDIN CSL_CITATION {"citationItems":[{"id":"ITEM-1","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1","issue":"4","issued":{"date-parts":[["2016"]]},"page":"1 - 12","title":"Parasite rates of discovery, global species richness and host specificity","type":"article-journal","volume":"56"},"uris":["http://www.mendeley.com/documents/?uuid=a6f28d13-90ad-4f23-b852-c99fd93d0006"]},{"id":"ITEM-2","itemData":{"ISBN":"0 643 09025 8","author":[{"dropping-particle":"","family":"Rohde","given":"K.","non-dropping-particle":"","parse-names":false,"suffix":""}],"editor":[{"dropping-particle":"","family":"Rohde","given":"K.","non-dropping-particle":"","parse-names":false,"suffix":""}],"id":"ITEM-2","issued":{"date-parts":[["2005"]]},"number-of-pages":"565","publisher":"CSIRO","publisher-place":"Collingwood, Australia","title":"Marine Parasitology","type":"book"},"uris":["http://www.mendeley.com/documents/?uuid=e92f8f19-9381-4372-b842-2d2190112ade"]}],"mendeley":{"formattedCitation":"(Rohde, 2005; Costello, 2016)","plainTextFormattedCitation":"(Rohde, 2005; Costello, 2016)","previouslyFormattedCitation":"(Rohde, 2005; Costello, 2016)"},"properties":{"noteIndex":0},"schema":"https://github.com/citation-style-language/schema/raw/master/csl-citation.json"}</w:instrText>
      </w:r>
      <w:r w:rsidR="00F532E9">
        <w:fldChar w:fldCharType="separate"/>
      </w:r>
      <w:r w:rsidR="00F532E9" w:rsidRPr="00AE3490">
        <w:rPr>
          <w:noProof/>
        </w:rPr>
        <w:t>(Rohde, 2005; Costello, 2016)</w:t>
      </w:r>
      <w:r w:rsidR="00F532E9">
        <w:fldChar w:fldCharType="end"/>
      </w:r>
      <w:r w:rsidR="00F532E9">
        <w:t xml:space="preserve">. Finally, many of the Chordata and a few Arthropoda species that are included in this dataset are considered as ‘hit and run’ feeders or </w:t>
      </w:r>
      <w:proofErr w:type="spellStart"/>
      <w:r w:rsidR="00F532E9">
        <w:t>micropredators</w:t>
      </w:r>
      <w:proofErr w:type="spellEnd"/>
      <w:r w:rsidR="00F532E9">
        <w:t xml:space="preserve"> </w:t>
      </w:r>
      <w:r w:rsidR="00F532E9">
        <w:rPr>
          <w:rStyle w:val="CommentReference"/>
        </w:rPr>
        <w:t/>
      </w:r>
      <w:r w:rsidR="00F532E9">
        <w:fldChar w:fldCharType="begin" w:fldLock="1"/>
      </w:r>
      <w:r w:rsidR="00F532E9">
        <w:instrText>ADDIN CSL_CITATION {"citationItems":[{"id":"ITEM-1","itemData":{"ISBN":"0 643 09025 8","author":[{"dropping-particle":"","family":"Rohde","given":"K.","non-dropping-particle":"","parse-names":false,"suffix":""}],"editor":[{"dropping-particle":"","family":"Rohde","given":"K.","non-dropping-particle":"","parse-names":false,"suffix":""}],"id":"ITEM-1","issued":{"date-parts":[["2005"]]},"number-of-pages":"565","publisher":"CSIRO","publisher-place":"Collingwood, Australia","title":"Marine Parasitology","type":"book"},"uris":["http://www.mendeley.com/documents/?uuid=e92f8f19-9381-4372-b842-2d2190112ade"]}],"mendeley":{"formattedCitation":"(Rohde, 2005)","plainTextFormattedCitation":"(Rohde, 2005)","previouslyFormattedCitation":"(Rohde, 2005)"},"properties":{"noteIndex":0},"schema":"https://github.com/citation-style-language/schema/raw/master/csl-citation.json"}</w:instrText>
      </w:r>
      <w:r w:rsidR="00F532E9">
        <w:fldChar w:fldCharType="separate"/>
      </w:r>
      <w:r w:rsidR="00F532E9" w:rsidRPr="003B0FE5">
        <w:rPr>
          <w:noProof/>
        </w:rPr>
        <w:t>(Rohde, 2005)</w:t>
      </w:r>
      <w:r w:rsidR="00F532E9">
        <w:fldChar w:fldCharType="end"/>
      </w:r>
      <w:r w:rsidR="00F532E9">
        <w:t>, but still fulfil the definition of parasite as they feed off a host at some stage of its life</w:t>
      </w:r>
      <w:r w:rsidR="00CB757D">
        <w:t>,</w:t>
      </w:r>
      <w:r w:rsidR="00F532E9">
        <w:t xml:space="preserve"> </w:t>
      </w:r>
      <w:r w:rsidR="00CB757D">
        <w:t xml:space="preserve">but typically without </w:t>
      </w:r>
      <w:r w:rsidR="00F532E9">
        <w:t xml:space="preserve">killing it. </w:t>
      </w:r>
      <w:r w:rsidR="00F532E9">
        <w:rPr>
          <w:rStyle w:val="CommentReference"/>
        </w:rPr>
        <w:t/>
      </w:r>
    </w:p>
    <w:p w14:paraId="358D0690" w14:textId="4B1C01EB" w:rsidR="00D55052" w:rsidRPr="00E951A0" w:rsidRDefault="00D55052" w:rsidP="00E55D30">
      <w:pPr>
        <w:pStyle w:val="Heading3"/>
      </w:pPr>
      <w:r w:rsidRPr="00E951A0">
        <w:t>Data collection</w:t>
      </w:r>
    </w:p>
    <w:p w14:paraId="7FFF2052" w14:textId="4FA3CBC2" w:rsidR="0001462E" w:rsidRDefault="0001462E" w:rsidP="0001462E">
      <w:r>
        <w:t xml:space="preserve">Parasites are a polyphyletic group. They represent an assembly of organisms that have evolved independently in separate lineages. Therefore, to assemble a full species list of “all parasites” requires an integrated approach. Taxa (e.g., </w:t>
      </w:r>
      <w:r w:rsidR="00C67E47">
        <w:t xml:space="preserve">phyla, </w:t>
      </w:r>
      <w:r>
        <w:t xml:space="preserve">class, order, family, genus) identified as having </w:t>
      </w:r>
      <w:r>
        <w:lastRenderedPageBreak/>
        <w:t>chiefly marine parasites were selected and their “downstream” species within that selected taxa were downloaded from the World Register for Marine Species (</w:t>
      </w:r>
      <w:proofErr w:type="spellStart"/>
      <w:r>
        <w:t>WoRMS</w:t>
      </w:r>
      <w:proofErr w:type="spellEnd"/>
      <w:r>
        <w:t>)</w:t>
      </w:r>
      <w:r w:rsidR="00C67E47">
        <w:t xml:space="preserve"> </w:t>
      </w:r>
      <w:r w:rsidR="00C67E47">
        <w:fldChar w:fldCharType="begin" w:fldLock="1"/>
      </w:r>
      <w:r w:rsidR="00C67E47">
        <w:instrText>ADDIN CSL_CITATION {"citationItems":[{"id":"ITEM-1","itemData":{"URL":"http://www.marinespecies.org","abstract":"The aim of the World Register of Marine Species (WoRMS) is to provide an authoritative and comprehensive list of names of marine organisms, including information on synonymy","author":[{"dropping-particle":"","family":"Horton","given":"T","non-dropping-particle":"","parse-names":false,"suffix":""},{"dropping-particle":"","family":"Kroh","given":"A","non-dropping-particle":"","parse-names":false,"suffix":""},{"dropping-particle":"","family":"Ahyong","given":"S","non-dropping-particle":"","parse-names":false,"suffix":""},{"dropping-particle":"","family":"Bailly","given":"N","non-dropping-particle":"","parse-names":false,"suffix":""},{"dropping-particle":"","family":"Boyko","given":"C B","non-dropping-particle":"","parse-names":false,"suffix":""},{"dropping-particle":"","family":"Brandão","given":"S N","non-dropping-particle":"","parse-names":false,"suffix":""},{"dropping-particle":"","family":"Costello","given":"M J","non-dropping-particle":"","parse-names":false,"suffix":""},{"dropping-particle":"","family":"Gofas","given":"S","non-dropping-particle":"","parse-names":false,"suffix":""},{"dropping-particle":"","family":"Hernandez","given":"F","non-dropping-particle":"","parse-names":false,"suffix":""},{"dropping-particle":"","family":"Holovachov","given":"O","non-dropping-particle":"","parse-names":false,"suffix":""},{"dropping-particle":"","family":"Mees","given":"J","non-dropping-particle":"","parse-names":false,"suffix":""},{"dropping-particle":"","family":"Paulay","given":"G","non-dropping-particle":"","parse-names":false,"suffix":""},{"dropping-particle":"","family":"Rosenberg","given":"G","non-dropping-particle":"","parse-names":false,"suffix":""},{"dropping-particle":"","family":"Decock","given":"W","non-dropping-particle":"","parse-names":false,"suffix":""},{"dropping-particle":"","family":"Dekeyzer","given":"S","non-dropping-particle":"","parse-names":false,"suffix":""},{"dropping-particle":"","family":"Lanssens","given":"T","non-dropping-particle":"","parse-names":false,"suffix":""},{"dropping-particle":"","family":"Vandepitte","given":"L","non-dropping-particle":"","parse-names":false,"suffix":""},{"dropping-particle":"","family":"Vanhoorne","given":"B","non-dropping-particle":"","parse-names":false,"suffix":""},{"dropping-particle":"","family":"Verfaille","given":"K","non-dropping-particle":"","parse-names":false,"suffix":""},{"dropping-particle":"","family":"Adlard","given":"R","non-dropping-particle":"","parse-names":false,"suffix":""},{"dropping-particle":"","family":"Adriaens","given":"P","non-dropping-particle":"","parse-names":false,"suffix":""},{"dropping-particle":"","family":"Agatha","given":"S","non-dropping-particle":"","parse-names":false,"suffix":""},{"dropping-particle":"","family":"Ahn","given":"K J","non-dropping-particle":"","parse-names":false,"suffix":""},{"dropping-particle":"","family":"Akkari","given":"N","non-dropping-particle":"","parse-names":false,"suffix":""},{"dropping-particle":"","family":"Alvarez","given":"B","non-dropping-particle":"","parse-names":false,"suffix":""},{"dropping-particle":"","family":"Anderson","given":"G","non-dropping-particle":"","parse-names":false,"suffix":""},{"dropping-particle":"","family":"Angel","given":"M","non-dropping-particle":"","parse-names":false,"suffix":""},{"dropping-particle":"","family":"Arango","given":"C","non-dropping-particle":"","parse-names":false,"suffix":""},{"dropping-particle":"","family":"Artois","given":"T","non-dropping-particle":"","parse-names":false,"suffix":""},{"dropping-particle":"","family":"Atkinson","given":"S","non-dropping-particle":"","parse-names":false,"suffix":""},{"dropping-particle":"","family":"Bank","given":"R","non-dropping-particle":"","parse-names":false,"suffix":""},{"dropping-particle":"","family":"Barber","given":"A","non-dropping-particle":"","parse-names":false,"suffix":""},{"dropping-particle":"","family":"Barbosa","given":"J P","non-dropping-particle":"","parse-names":false,"suffix":""},{"dropping-particle":"","family":"Bartsch","given":"I","non-dropping-particle":"","parse-names":false,"suffix":""},{"dropping-particle":"","family":"Bellan-Santini","given":"D","non-dropping-particle":"","parse-names":false,"suffix":""},{"dropping-particle":"","family":"Bernot","given":"J","non-dropping-particle":"","parse-names":false,"suffix":""},{"dropping-particle":"","family":"Berta","given":"A","non-dropping-particle":"","parse-names":false,"suffix":""},{"dropping-particle":"","family":"Bieler","given":"R","non-dropping-particle":"","parse-names":false,"suffix":""},{"dropping-particle":"","family":"Blanco","given":"S","non-dropping-particle":"","parse-names":false,"suffix":""},{"dropping-particle":"","family":"Blasco-Costa","given":"I","non-dropping-particle":"","parse-names":false,"suffix":""},{"dropping-particle":"","family":"Blazewicz","given":"M","non-dropping-particle":"","parse-names":false,"suffix":""},{"dropping-particle":"","family":"Bock","given":"P","non-dropping-particle":"","parse-names":false,"suffix":""},{"dropping-particle":"","family":"Böttger-Schnack","given":"R","non-dropping-particle":"","parse-names":false,"suffix":""},{"dropping-particle":"","family":"Bouchet","given":"P","non-dropping-particle":"","parse-names":false,"suffix":""},{"dropping-particle":"","family":"Boury-Esnault","given":"N","non-dropping-particle":"","parse-names":false,"suffix":""},{"dropping-particle":"","family":"Boxshall","given":"G","non-dropping-particle":"","parse-names":false,"suffix":""},{"dropping-particle":"","family":"Bray","given":"R","non-dropping-particle":"","parse-names":false,"suffix":""},{"dropping-particle":"","family":"Breure","given":"B","non-dropping-particle":"","parse-names":false,"suffix":""},{"dropping-particle":"","family":"Bruce","given":"N L","non-dropping-particle":"","parse-names":false,"suffix":""},{"dropping-particle":"","family":"Cairns","given":"S","non-dropping-particle":"","parse-names":false,"suffix":""},{"dropping-particle":"","family":"Campinas Bezerra","given":"T N","non-dropping-particle":"","parse-names":false,"suffix":""},{"dropping-particle":"","family":"Cárdenas","given":"P","non-dropping-particle":"","parse-names":false,"suffix":""},{"dropping-particle":"","family":"Carstens","given":"E","non-dropping-particle":"","parse-names":false,"suffix":""},{"dropping-particle":"","family":"Chan","given":"B K","non-dropping-particle":"","parse-names":false,"suffix":""},{"dropping-particle":"","family":"Chan","given":"T Y","non-dropping-particle":"","parse-names":false,"suffix":""},{"dropping-particle":"","family":"Cheng","given":"L","non-dropping-particle":"","parse-names":false,"suffix":""},{"dropping-particle":"","family":"Churchill","given":"M","non-dropping-particle":"","parse-names":false,"suffix":""},{"dropping-particle":"","family":"Coleman","given":"C O","non-dropping-particle":"","parse-names":false,"suffix":""},{"dropping-particle":"","family":"Collins","given":"A G","non-dropping-particle":"","parse-names":false,"suffix":""},{"dropping-particle":"","family":"Corbari","given":"L","non-dropping-particle":"","parse-names":false,"suffix":""},{"dropping-particle":"","family":"Cordeiro","given":"R","non-dropping-particle":"","parse-names":false,"suffix":""},{"dropping-particle":"","family":"Cornils","given":"A","non-dropping-particle":"","parse-names":false,"suffix":""},{"dropping-particle":"","family":"Coste","given":"M","non-dropping-particle":"","parse-names":false,"suffix":""},{"dropping-particle":"","family":"Crandall","given":"K A","non-dropping-particle":"","parse-names":false,"suffix":""},{"dropping-particle":"","family":"Cremonte","given":"F","non-dropping-particle":"","parse-names":false,"suffix":""},{"dropping-particle":"","family":"Cribb","given":"T","non-dropping-particle":"","parse-names":false,"suffix":""},{"dropping-particle":"","family":"Cutmore","given":"S","non-dropping-particle":"","parse-names":false,"suffix":""},{"dropping-particle":"","family":"Dahdouh-Guebas","given":"F","non-dropping-particle":"","parse-names":false,"suffix":""},{"dropping-particle":"","family":"Daly","given":"M","non-dropping-particle":"","parse-names":false,"suffix":""},{"dropping-particle":"","family":"Daneliya","given":"M","non-dropping-particle":"","parse-names":false,"suffix":""},{"dropping-particle":"","family":"Dauvin","given":"J C","non-dropping-particle":"","parse-names":false,"suffix":""},{"dropping-particle":"","family":"Davie","given":"P","non-dropping-particle":"","parse-names":false,"suffix":""},{"dropping-particle":"","family":"Broyer","given":"C","non-dropping-particle":"De","parse-names":false,"suffix":""},{"dropping-particle":"","family":"Grave","given":"S","non-dropping-particle":"De","parse-names":false,"suffix":""},{"dropping-particle":"","family":"Mazancourt","given":"V","non-dropping-particle":"de","parse-names":false,"suffix":""},{"dropping-particle":"","family":"Voogd","given":"N","non-dropping-particle":"de","parse-names":false,"suffix":""},{"dropping-particle":"","family":"Decker","given":"P","non-dropping-particle":"","parse-names":false,"suffix":""},{"dropping-particle":"","family":"Decraemer","given":"W","non-dropping-particle":"","parse-names":false,"suffix":""},{"dropping-particle":"","family":"Defaye","given":"D","non-dropping-particle":"","parse-names":false,"suffix":""},{"dropping-particle":"","family":"D'Hondt","given":"J L","non-dropping-particle":"","parse-names":false,"suffix":""},{"dropping-particle":"","family":"Dijkstra","given":"H","non-dropping-particle":"","parse-names":false,"suffix":""},{"dropping-particle":"","family":"Dohrmann","given":"M","non-dropping-particle":"","parse-names":false,"suffix":""},{"dropping-particle":"","family":"Dolan","given":"J","non-dropping-particle":"","parse-names":false,"suffix":""},{"dropping-particle":"","family":"Domning","given":"D","non-dropping-particle":"","parse-names":false,"suffix":""},{"dropping-particle":"","family":"Downey","given":"R","non-dropping-particle":"","parse-names":false,"suffix":""},{"dropping-particle":"","family":"Drapun","given":"I","non-dropping-particle":"","parse-names":false,"suffix":""},{"dropping-particle":"","family":"Ector","given":"L","non-dropping-particle":"","parse-names":false,"suffix":""},{"dropping-particle":"","family":"Eisendle-Flöckner","given":"U","non-dropping-particle":"","parse-names":false,"suffix":""},{"dropping-particle":"","family":"Eitel","given":"M","non-dropping-particle":"","parse-names":false,"suffix":""},{"dropping-particle":"","family":"Encarnação","given":"S.C.d.","non-dropping-particle":"","parse-names":false,"suffix":""},{"dropping-particle":"","family":"Enghoff","given":"H","non-dropping-particle":"","parse-names":false,"suffix":""},{"dropping-particle":"","family":"Epler","given":"J","non-dropping-particle":"","parse-names":false,"suffix":""},{"dropping-particle":"","family":"Ewers-Saucedo","given":"C","non-dropping-particle":"","parse-names":false,"suffix":""},{"dropping-particle":"","family":"Faber","given":"M","non-dropping-particle":"","parse-names":false,"suffix":""},{"dropping-particle":"","family":"Feist","given":"S","non-dropping-particle":"","parse-names":false,"suffix":""},{"dropping-particle":"","family":"Figueroa","given":"D","non-dropping-particle":"","parse-names":false,"suffix":""},{"dropping-particle":"","family":"Finn","given":"J","non-dropping-particle":"","parse-names":false,"suffix":""},{"dropping-particle":"","family":"Fišer","given":"C","non-dropping-particle":"","parse-names":false,"suffix":""},{"dropping-particle":"","family":"Fordyce","given":"E","non-dropping-particle":"","parse-names":false,"suffix":""},{"dropping-particle":"","family":"Foster","given":"W","non-dropping-particle":"","parse-names":false,"suffix":""},{"dropping-particle":"","family":"Frank","given":"J H","non-dropping-particle":"","parse-names":false,"suffix":""},{"dropping-particle":"","family":"Fransen","given":"C","non-dropping-particle":"","parse-names":false,"suffix":""},{"dropping-particle":"","family":"Furuya","given":"H","non-dropping-particle":"","parse-names":false,"suffix":""},{"dropping-particle":"","family":"Galea","given":"H","non-dropping-particle":"","parse-names":false,"suffix":""},{"dropping-particle":"","family":"Garcia-Alvarez","given":"O","non-dropping-particle":"","parse-names":false,"suffix":""},{"dropping-particle":"","family":"Garic","given":"R","non-dropping-particle":"","parse-names":false,"suffix":""},{"dropping-particle":"","family":"Gasca","given":"R","non-dropping-particle":"","parse-names":false,"suffix":""},{"dropping-particle":"","family":"Gaviria-Melo","given":"S","non-dropping-particle":"","parse-names":false,"suffix":""},{"dropping-particle":"","family":"Gerken","given":"S","non-dropping-particle":"","parse-names":false,"suffix":""},{"dropping-particle":"","family":"Gheerardyn","given":"H","non-dropping-particle":"","parse-names":false,"suffix":""},{"dropping-particle":"","family":"Gibson","given":"D","non-dropping-particle":"","parse-names":false,"suffix":""},{"dropping-particle":"","family":"Gil","given":"J","non-dropping-particle":"","parse-names":false,"suffix":""},{"dropping-particle":"","family":"Gittenberger","given":"A","non-dropping-particle":"","parse-names":false,"suffix":""},{"dropping-particle":"","family":"Glasby","given":"C","non-dropping-particle":"","parse-names":false,"suffix":""},{"dropping-particle":"","family":"Glover","given":"A","non-dropping-particle":"","parse-names":false,"suffix":""},{"dropping-particle":"","family":"Gómez-Noguera","given":"S E","non-dropping-particle":"","parse-names":false,"suffix":""},{"dropping-particle":"","family":"González-Solís","given":"D","non-dropping-particle":"","parse-names":false,"suffix":""},{"dropping-particle":"","family":"Gordon","given":"D","non-dropping-particle":"","parse-names":false,"suffix":""},{"dropping-particle":"","family":"Grabowski","given":"M","non-dropping-particle":"","parse-names":false,"suffix":""},{"dropping-particle":"","family":"Gravili","given":"C","non-dropping-particle":"","parse-names":false,"suffix":""},{"dropping-particle":"","family":"Guerra-García","given":"J M","non-dropping-particle":"","parse-names":false,"suffix":""},{"dropping-particle":"","family":"Guidetti","given":"R","non-dropping-particle":"","parse-names":false,"suffix":""},{"dropping-particle":"","family":"Guiry","given":"M D","non-dropping-particle":"","parse-names":false,"suffix":""},{"dropping-particle":"","family":"Hadfield","given":"K A","non-dropping-particle":"","parse-names":false,"suffix":""},{"dropping-particle":"","family":"Hajdu","given":"E","non-dropping-particle":"","parse-names":false,"suffix":""},{"dropping-particle":"","family":"Hallermann","given":"J","non-dropping-particle":"","parse-names":false,"suffix":""},{"dropping-particle":"","family":"Hayward","given":"B","non-dropping-particle":"","parse-names":false,"suffix":""},{"dropping-particle":"","family":"Hendrycks","given":"E","non-dropping-particle":"","parse-names":false,"suffix":""},{"dropping-particle":"","family":"Herbert","given":"D","non-dropping-particle":"","parse-names":false,"suffix":""},{"dropping-particle":"","family":"Herrera Bachiller","given":"A","non-dropping-particle":"","parse-names":false,"suffix":""},{"dropping-particle":"","family":"Ho","given":"J.s.","non-dropping-particle":"","parse-names":false,"suffix":""},{"dropping-particle":"","family":"Hodda","given":"M","non-dropping-particle":"","parse-names":false,"suffix":""},{"dropping-particle":"","family":"Høeg","given":"J","non-dropping-particle":"","parse-names":false,"suffix":""},{"dropping-particle":"","family":"Hoeksema","given":"B","non-dropping-particle":"","parse-names":false,"suffix":""},{"dropping-particle":"","family":"Hooper","given":"J","non-dropping-particle":"","parse-names":false,"suffix":""},{"dropping-particle":"","family":"Houart","given":"R","non-dropping-particle":"","parse-names":false,"suffix":""},{"dropping-particle":"","family":"Hughes","given":"L","non-dropping-particle":"","parse-names":false,"suffix":""},{"dropping-particle":"","family":"Hyžný","given":"M","non-dropping-particle":"","parse-names":false,"suffix":""},{"dropping-particle":"","family":"Iniesta","given":"L F M","non-dropping-particle":"","parse-names":false,"suffix":""},{"dropping-particle":"","family":"Iseto","given":"T","non-dropping-particle":"","parse-names":false,"suffix":""},{"dropping-particle":"","family":"Ivanenko","given":"S","non-dropping-particle":"","parse-names":false,"suffix":""},{"dropping-particle":"","family":"Iwataki","given":"M","non-dropping-particle":"","parse-names":false,"suffix":""},{"dropping-particle":"","family":"Janssen","given":"R","non-dropping-particle":"","parse-names":false,"suffix":""},{"dropping-particle":"","family":"Jarms","given":"G","non-dropping-particle":"","parse-names":false,"suffix":""},{"dropping-particle":"","family":"Jaume","given":"D","non-dropping-particle":"","parse-names":false,"suffix":""},{"dropping-particle":"","family":"Jazdzewski","given":"K","non-dropping-particle":"","parse-names":false,"suffix":""},{"dropping-particle":"","family":"Jóźwiak","given":"P","non-dropping-particle":"","parse-names":false,"suffix":""},{"dropping-particle":"","family":"Kantor","given":"Y","non-dropping-particle":"","parse-names":false,"suffix":""},{"dropping-particle":"","family":"Karanovic","given":"I","non-dropping-particle":"","parse-names":false,"suffix":""},{"dropping-particle":"","family":"Karthick","given":"B","non-dropping-particle":"","parse-names":false,"suffix":""},{"dropping-particle":"","family":"Kim","given":"Y H","non-dropping-particle":"","parse-names":false,"suffix":""},{"dropping-particle":"","family":"King","given":"R","non-dropping-particle":"","parse-names":false,"suffix":""},{"dropping-particle":"","family":"Kirk","given":"P M","non-dropping-particle":"","parse-names":false,"suffix":""},{"dropping-particle":"","family":"Klautau","given":"M","non-dropping-particle":"","parse-names":false,"suffix":""},{"dropping-particle":"","family":"Kociolek","given":"J P","non-dropping-particle":"","parse-names":false,"suffix":""},{"dropping-particle":"","family":"Köhler","given":"F","non-dropping-particle":"","parse-names":false,"suffix":""},{"dropping-particle":"","family":"Kolb","given":"J","non-dropping-particle":"","parse-names":false,"suffix":""},{"dropping-particle":"","family":"Kotov","given":"A","non-dropping-particle":"","parse-names":false,"suffix":""},{"dropping-particle":"","family":"Kremenetskaia","given":"A","non-dropping-particle":"","parse-names":false,"suffix":""},{"dropping-particle":"","family":"Kristensen","given":"R","non-dropping-particle":"","parse-names":false,"suffix":""},{"dropping-particle":"","family":"Kulikovskiy","given":"M","non-dropping-particle":"","parse-names":false,"suffix":""},{"dropping-particle":"","family":"Kullander","given":"S","non-dropping-particle":"","parse-names":false,"suffix":""},{"dropping-particle":"","family":"Lambert","given":"G","non-dropping-particle":"","parse-names":false,"suffix":""},{"dropping-particle":"","family":"Lazarus","given":"D","non-dropping-particle":"","parse-names":false,"suffix":""},{"dropping-particle":"","family":"Coze","given":"F","non-dropping-particle":"Le","parse-names":false,"suffix":""},{"dropping-particle":"","family":"LeCroy","given":"S","non-dropping-particle":"","parse-names":false,"suffix":""},{"dropping-particle":"","family":"Leduc","given":"D","non-dropping-particle":"","parse-names":false,"suffix":""},{"dropping-particle":"","family":"Lefkowitz","given":"E J","non-dropping-particle":"","parse-names":false,"suffix":""},{"dropping-particle":"","family":"Lemaitre","given":"R","non-dropping-particle":"","parse-names":false,"suffix":""},{"dropping-particle":"","family":"Liu","given":"Y","non-dropping-particle":"","parse-names":false,"suffix":""},{"dropping-particle":"","family":"Lörz","given":"A N","non-dropping-particle":"","parse-names":false,"suffix":""},{"dropping-particle":"","family":"Lowry","given":"J","non-dropping-particle":"","parse-names":false,"suffix":""},{"dropping-particle":"","family":"Ludwig","given":"T","non-dropping-particle":"","parse-names":false,"suffix":""},{"dropping-particle":"","family":"Lundholm","given":"N","non-dropping-particle":"","parse-names":false,"suffix":""},{"dropping-particle":"","family":"Macpherson","given":"E","non-dropping-particle":"","parse-names":false,"suffix":""},{"dropping-particle":"","family":"Madin","given":"L","non-dropping-particle":"","parse-names":false,"suffix":""},{"dropping-particle":"","family":"Mah","given":"C","non-dropping-particle":"","parse-names":false,"suffix":""},{"dropping-particle":"","family":"Mamo","given":"B","non-dropping-particle":"","parse-names":false,"suffix":""},{"dropping-particle":"","family":"Mamos","given":"T","non-dropping-particle":"","parse-names":false,"suffix":""},{"dropping-particle":"","family":"Manconi","given":"R","non-dropping-particle":"","parse-names":false,"suffix":""},{"dropping-particle":"","family":"Mapstone","given":"G","non-dropping-particle":"","parse-names":false,"suffix":""},{"dropping-particle":"","family":"Marek","given":"P E","non-dropping-particle":"","parse-names":false,"suffix":""},{"dropping-particle":"","family":"Marshall","given":"B","non-dropping-particle":"","parse-names":false,"suffix":""},{"dropping-particle":"","family":"Marshall","given":"D J","non-dropping-particle":"","parse-names":false,"suffix":""},{"dropping-particle":"","family":"Martin","given":"P","non-dropping-particle":"","parse-names":false,"suffix":""},{"dropping-particle":"","family":"McInnes","given":"S","non-dropping-particle":"","parse-names":false,"suffix":""},{"dropping-particle":"","family":"Meidla","given":"T","non-dropping-particle":"","parse-names":false,"suffix":""},{"dropping-particle":"","family":"Meland","given":"K","non-dropping-particle":"","parse-names":false,"suffix":""},{"dropping-particle":"","family":"Merrin","given":"K","non-dropping-particle":"","parse-names":false,"suffix":""},{"dropping-particle":"","family":"Mesibov","given":"R","non-dropping-particle":"","parse-names":false,"suffix":""},{"dropping-particle":"","family":"Messing","given":"C","non-dropping-particle":"","parse-names":false,"suffix":""},{"dropping-particle":"","family":"Miljutin","given":"D","non-dropping-particle":"","parse-names":false,"suffix":""},{"dropping-particle":"","family":"Mills","given":"C","non-dropping-particle":"","parse-names":false,"suffix":""},{"dropping-particle":"","family":"Moestrup","given":"Ø","non-dropping-particle":"","parse-names":false,"suffix":""},{"dropping-particle":"","family":"Mokievsky","given":"V","non-dropping-particle":"","parse-names":false,"suffix":""},{"dropping-particle":"","family":"Molodtsova","given":"T","non-dropping-particle":"","parse-names":false,"suffix":""},{"dropping-particle":"","family":"Monniot","given":"F","non-dropping-particle":"","parse-names":false,"suffix":""},{"dropping-particle":"","family":"Mooi","given":"R","non-dropping-particle":"","parse-names":false,"suffix":""},{"dropping-particle":"","family":"Morandini","given":"A C","non-dropping-particle":"","parse-names":false,"suffix":""},{"dropping-particle":"","family":"Moreira da Rocha","given":"R","non-dropping-particle":"","parse-names":false,"suffix":""},{"dropping-particle":"","family":"Moretzsohn","given":"F","non-dropping-particle":"","parse-names":false,"suffix":""},{"dropping-particle":"","family":"Mortelmans","given":"J","non-dropping-particle":"","parse-names":false,"suffix":""},{"dropping-particle":"","family":"Mortimer","given":"J","non-dropping-particle":"","parse-names":false,"suffix":""},{"dropping-particle":"","family":"Musco","given":"L","non-dropping-particle":"","parse-names":false,"suffix":""},{"dropping-particle":"","family":"Neubauer","given":"T A","non-dropping-particle":"","parse-names":false,"suffix":""},{"dropping-particle":"","family":"Neubert","given":"E","non-dropping-particle":"","parse-names":false,"suffix":""},{"dropping-particle":"","family":"Neuhaus","given":"B","non-dropping-particle":"","parse-names":false,"suffix":""},{"dropping-particle":"","family":"Ng","given":"P","non-dropping-particle":"","parse-names":false,"suffix":""},{"dropping-particle":"","family":"Nguyen","given":"A D","non-dropping-particle":"","parse-names":false,"suffix":""},{"dropping-particle":"","family":"Nielsen","given":"C","non-dropping-particle":"","parse-names":false,"suffix":""},{"dropping-particle":"","family":"Nishikawa","given":"T","non-dropping-particle":"","parse-names":false,"suffix":""},{"dropping-particle":"","family":"Norenburg","given":"J","non-dropping-particle":"","parse-names":false,"suffix":""},{"dropping-particle":"","family":"O'Hara","given":"T","non-dropping-particle":"","parse-names":false,"suffix":""},{"dropping-particle":"","family":"Opresko","given":"D","non-dropping-particle":"","parse-names":false,"suffix":""},{"dropping-particle":"","family":"Osawa","given":"M","non-dropping-particle":"","parse-names":false,"suffix":""},{"dropping-particle":"","family":"Ota","given":"Y","non-dropping-particle":"","parse-names":false,"suffix":""},{"dropping-particle":"","family":"Páll-Gergely","given":"B","non-dropping-particle":"","parse-names":false,"suffix":""},{"dropping-particle":"","family":"Patterson","given":"D","non-dropping-particle":"","parse-names":false,"suffix":""},{"dropping-particle":"","family":"Paxton","given":"H","non-dropping-particle":"","parse-names":false,"suffix":""},{"dropping-particle":"","family":"Peña Santiago","given":"R","non-dropping-particle":"","parse-names":false,"suffix":""},{"dropping-particle":"","family":"Perrier","given":"V","non-dropping-particle":"","parse-names":false,"suffix":""},{"dropping-particle":"","family":"Perrin","given":"W","non-dropping-particle":"","parse-names":false,"suffix":""},{"dropping-particle":"","family":"Petrescu","given":"I","non-dropping-particle":"","parse-names":false,"suffix":""},{"dropping-particle":"","family":"Picton","given":"B","non-dropping-particle":"","parse-names":false,"suffix":""},{"dropping-particle":"","family":"Pilger","given":"J F","non-dropping-particle":"","parse-names":false,"suffix":""},{"dropping-particle":"","family":"Pisera","given":"A","non-dropping-particle":"","parse-names":false,"suffix":""},{"dropping-particle":"","family":"Polhemus","given":"D","non-dropping-particle":"","parse-names":false,"suffix":""},{"dropping-particle":"","family":"Poore","given":"G","non-dropping-particle":"","parse-names":false,"suffix":""},{"dropping-particle":"","family":"Potapova","given":"M","non-dropping-particle":"","parse-names":false,"suffix":""},{"dropping-particle":"","family":"Pugh","given":"P","non-dropping-particle":"","parse-names":false,"suffix":""},{"dropping-particle":"","family":"Read","given":"G","non-dropping-particle":"","parse-names":false,"suffix":""},{"dropping-particle":"","family":"Reich","given":"M","non-dropping-particle":"","parse-names":false,"suffix":""},{"dropping-particle":"","family":"Reimer","given":"J D","non-dropping-particle":"","parse-names":false,"suffix":""},{"dropping-particle":"","family":"Reip","given":"H","non-dropping-particle":"","parse-names":false,"suffix":""},{"dropping-particle":"","family":"Reuscher","given":"M","non-dropping-particle":"","parse-names":false,"suffix":""},{"dropping-particle":"","family":"Reynolds","given":"J W","non-dropping-particle":"","parse-names":false,"suffix":""},{"dropping-particle":"","family":"Richling","given":"I","non-dropping-particle":"","parse-names":false,"suffix":""},{"dropping-particle":"","family":"Rimet","given":"F","non-dropping-particle":"","parse-names":false,"suffix":""},{"dropping-particle":"","family":"Ríos","given":"P","non-dropping-particle":"","parse-names":false,"suffix":""},{"dropping-particle":"","family":"Rius","given":"M","non-dropping-particle":"","parse-names":false,"suffix":""},{"dropping-particle":"","family":"Rogers","given":"D C","non-dropping-particle":"","parse-names":false,"suffix":""},{"dropping-particle":"","family":"Rützler","given":"K","non-dropping-particle":"","parse-names":false,"suffix":""},{"dropping-particle":"","family":"Sabbe","given":"K","non-dropping-particle":"","parse-names":false,"suffix":""},{"dropping-particle":"","family":"Saiz-Salinas","given":"J","non-dropping-particle":"","parse-names":false,"suffix":""},{"dropping-particle":"","family":"Sala","given":"S","non-dropping-particle":"","parse-names":false,"suffix":""},{"dropping-particle":"","family":"Santos","given":"S","non-dropping-particle":"","parse-names":false,"suffix":""},{"dropping-particle":"","family":"Sar","given":"E","non-dropping-particle":"","parse-names":false,"suffix":""},{"dropping-particle":"","family":"Sartori","given":"A F","non-dropping-particle":"","parse-names":false,"suffix":""},{"dropping-particle":"","family":"Satoh","given":"A","non-dropping-particle":"","parse-names":false,"suffix":""},{"dropping-particle":"","family":"Schatz","given":"H","non-dropping-particle":"","parse-names":false,"suffix":""},{"dropping-particle":"","family":"Schierwater","given":"B","non-dropping-particle":"","parse-names":false,"suffix":""},{"dropping-particle":"","family":"Schmidt-Rhaesa","given":"A","non-dropping-particle":"","parse-names":false,"suffix":""},{"dropping-particle":"","family":"Schneider","given":"S","non-dropping-particle":"","parse-names":false,"suffix":""},{"dropping-particle":"","family":"Schönberg","given":"C","non-dropping-particle":"","parse-names":false,"suffix":""},{"dropping-particle":"","family":"Schuchert","given":"P","non-dropping-particle":"","parse-names":false,"suffix":""},{"dropping-particle":"","family":"Senna","given":"A R","non-dropping-particle":"","parse-names":false,"suffix":""},{"dropping-particle":"","family":"Serejo","given":"C","non-dropping-particle":"","parse-names":false,"suffix":""},{"dropping-particle":"","family":"Shaik","given":"S","non-dropping-particle":"","parse-names":false,"suffix":""},{"dropping-particle":"","family":"Shamsi","given":"S","non-dropping-particle":"","parse-names":false,"suffix":""},{"dropping-particle":"","family":"Sharma","given":"J","non-dropping-particle":"","parse-names":false,"suffix":""},{"dropping-particle":"","family":"Shear","given":"W A","non-dropping-particle":"","parse-names":false,"suffix":""},{"dropping-particle":"","family":"Shenkar","given":"N","non-dropping-particle":"","parse-names":false,"suffix":""},{"dropping-particle":"","family":"Shinn","given":"A","non-dropping-particle":"","parse-names":false,"suffix":""},{"dropping-particle":"","family":"Short","given":"M","non-dropping-particle":"","parse-names":false,"suffix":""},{"dropping-particle":"","family":"Sicinski","given":"J","non-dropping-particle":"","parse-names":false,"suffix":""},{"dropping-particle":"","family":"Siegel","given":"V","non-dropping-particle":"","parse-names":false,"suffix":""},{"dropping-particle":"","family":"Sierwald","given":"P","non-dropping-particle":"","parse-names":false,"suffix":""},{"dropping-particle":"","family":"Simmons","given":"E","non-dropping-particle":"","parse-names":false,"suffix":""},{"dropping-particle":"","family":"Sinniger","given":"F","non-dropping-particle":"","parse-names":false,"suffix":""},{"dropping-particle":"","family":"Sivell","given":"D","non-dropping-particle":"","parse-names":false,"suffix":""},{"dropping-particle":"","family":"Sket","given":"B","non-dropping-particle":"","parse-names":false,"suffix":""},{"dropping-particle":"","family":"Smit","given":"H","non-dropping-particle":"","parse-names":false,"suffix":""},{"dropping-particle":"","family":"Smit","given":"N","non-dropping-particle":"","parse-names":false,"suffix":""},{"dropping-particle":"","family":"Smol","given":"N","non-dropping-particle":"","parse-names":false,"suffix":""},{"dropping-particle":"","family":"Souza-Filho","given":"J F","non-dropping-particle":"","parse-names":false,"suffix":""},{"dropping-particle":"","family":"Spelda","given":"J","non-dropping-particle":"","parse-names":false,"suffix":""},{"dropping-particle":"","family":"Sterrer","given":"W","non-dropping-particle":"","parse-names":false,"suffix":""},{"dropping-particle":"","family":"Stienen","given":"E","non-dropping-particle":"","parse-names":false,"suffix":""},{"dropping-particle":"","family":"Stoev","given":"P","non-dropping-particle":"","parse-names":false,"suffix":""},{"dropping-particle":"","family":"Stöhr","given":"S","non-dropping-particle":"","parse-names":false,"suffix":""},{"dropping-particle":"","family":"Strand","given":"M","non-dropping-particle":"","parse-names":false,"suffix":""},{"dropping-particle":"","family":"Suárez-Morales","given":"E","non-dropping-particle":"","parse-names":false,"suffix":""},{"dropping-particle":"","family":"Summers","given":"M","non-dropping-particle":"","parse-names":false,"suffix":""},{"dropping-particle":"","family":"Suttle","given":"C","non-dropping-particle":"","parse-names":false,"suffix":""},{"dropping-particle":"","family":"Swalla","given":"B J","non-dropping-particle":"","parse-names":false,"suffix":""},{"dropping-particle":"","family":"Taiti","given":"S","non-dropping-particle":"","parse-names":false,"suffix":""},{"dropping-particle":"","family":"Tanaka","given":"M","non-dropping-particle":"","parse-names":false,"suffix":""},{"dropping-particle":"","family":"Tandberg","given":"A H","non-dropping-particle":"","parse-names":false,"suffix":""},{"dropping-particle":"","family":"Tang","given":"D","non-dropping-particle":"","parse-names":false,"suffix":""},{"dropping-particle":"","family":"Tasker","given":"M","non-dropping-particle":"","parse-names":false,"suffix":""},{"dropping-particle":"","family":"Taylor","given":"J","non-dropping-particle":"","parse-names":false,"suffix":""},{"dropping-particle":"","family":"Taylor","given":"J","non-dropping-particle":"","parse-names":false,"suffix":""},{"dropping-particle":"","family":"Tchesunov","given":"A","non-dropping-particle":"","parse-names":false,"suffix":""},{"dropping-particle":"","family":"Hove","given":"H","non-dropping-particle":"ten","parse-names":false,"suffix":""},{"dropping-particle":"","family":"Poorten","given":"J J","non-dropping-particle":"ter","parse-names":false,"suffix":""},{"dropping-particle":"","family":"Thomas","given":"J","non-dropping-particle":"","parse-names":false,"suffix":""},{"dropping-particle":"V","family":"Thuesen","given":"E","non-dropping-particle":"","parse-names":false,"suffix":""},{"dropping-particle":"","family":"Thurston","given":"M","non-dropping-particle":"","parse-names":false,"suffix":""},{"dropping-particle":"","family":"Thuy","given":"B","non-dropping-particle":"","parse-names":false,"suffix":""},{"dropping-particle":"","family":"Timi","given":"J T","non-dropping-particle":"","parse-names":false,"suffix":""},{"dropping-particle":"","family":"Timm","given":"T","non-dropping-particle":"","parse-names":false,"suffix":""},{"dropping-particle":"","family":"Todaro","given":"A","non-dropping-particle":"","parse-names":false,"suffix":""},{"dropping-particle":"","family":"Turon","given":"X","non-dropping-particle":"","parse-names":false,"suffix":""},{"dropping-particle":"","family":"Tyler","given":"S","non-dropping-particle":"","parse-names":false,"suffix":""},{"dropping-particle":"","family":"Uetz","given":"P","non-dropping-particle":"","parse-names":false,"suffix":""},{"dropping-particle":"","family":"Uribe-Palomino","given":"J","non-dropping-particle":"","parse-names":false,"suffix":""},{"dropping-particle":"","family":"Utevsky","given":"S","non-dropping-particle":"","parse-names":false,"suffix":""},{"dropping-particle":"","family":"Vacelet","given":"J","non-dropping-particle":"","parse-names":false,"suffix":""},{"dropping-particle":"","family":"Vachard","given":"D","non-dropping-particle":"","parse-names":false,"suffix":""},{"dropping-particle":"","family":"Vader","given":"W","non-dropping-particle":"","parse-names":false,"suffix":""},{"dropping-particle":"","family":"Väinölä","given":"R","non-dropping-particle":"","parse-names":false,"suffix":""},{"dropping-particle":"","family":"Vijver","given":"B","non-dropping-particle":"Van de","parse-names":false,"suffix":""},{"dropping-particle":"","family":"Meij","given":"S E","non-dropping-particle":"van der","parse-names":false,"suffix":""},{"dropping-particle":"","family":"Haaren","given":"T","non-dropping-particle":"van","parse-names":false,"suffix":""},{"dropping-particle":"","family":"Soest","given":"R","non-dropping-particle":"van","parse-names":false,"suffix":""},{"dropping-particle":"","family":"Vanreusel","given":"A","non-dropping-particle":"","parse-names":false,"suffix":""},{"dropping-particle":"","family":"Venekey","given":"V","non-dropping-particle":"","parse-names":false,"suffix":""},{"dropping-particle":"","family":"Vinarski","given":"M","non-dropping-particle":"","parse-names":false,"suffix":""},{"dropping-particle":"","family":"Vonk","given":"R","non-dropping-particle":"","parse-names":false,"suffix":""},{"dropping-particle":"","family":"Vos","given":"C","non-dropping-particle":"","parse-names":false,"suffix":""},{"dropping-particle":"","family":"Walker-Smith","given":"G","non-dropping-particle":"","parse-names":false,"suffix":""},{"dropping-particle":"","family":"Walter","given":"T C","non-dropping-particle":"","parse-names":false,"suffix":""},{"dropping-particle":"","family":"Watling","given":"L","non-dropping-particle":"","parse-names":false,"suffix":""},{"dropping-particle":"","family":"Wayland","given":"M","non-dropping-particle":"","parse-names":false,"suffix":""},{"dropping-particle":"","family":"Wesener","given":"T","non-dropping-particle":"","parse-names":false,"suffix":""},{"dropping-particle":"","family":"Wetzel","given":"C","non-dropping-particle":"","parse-names":false,"suffix":""},{"dropping-particle":"","family":"Whipps","given":"C","non-dropping-particle":"","parse-names":false,"suffix":""},{"dropping-particle":"","family":"White","given":"K","non-dropping-particle":"","parse-names":false,"suffix":""},{"dropping-particle":"","family":"Williams","given":"D","non-dropping-particle":"","parse-names":false,"suffix":""},{"dropping-particle":"","family":"Williams","given":"G","non-dropping-particle":"","parse-names":false,"suffix":""},{"dropping-particle":"","family":"Wilson","given":"R","non-dropping-particle":"","parse-names":false,"suffix":""},{"dropping-particle":"","family":"Witkowski","given":"A","non-dropping-particle":"","parse-names":false,"suffix":""},{"dropping-particle":"","family":"Witkowski","given":"J","non-dropping-particle":"","parse-names":false,"suffix":""},{"dropping-particle":"","family":"Wyatt","given":"N","non-dropping-particle":"","parse-names":false,"suffix":""},{"dropping-particle":"","family":"Wylezich","given":"C","non-dropping-particle":"","parse-names":false,"suffix":""},{"dropping-particle":"","family":"Xu","given":"K","non-dropping-particle":"","parse-names":false,"suffix":""},{"dropping-particle":"","family":"Zanol","given":"J","non-dropping-particle":"","parse-names":false,"suffix":""},{"dropping-particle":"","family":"Zeidler","given":"W","non-dropping-particle":"","parse-names":false,"suffix":""},{"dropping-particle":"","family":"Zhao","given":"Z","non-dropping-particle":"","parse-names":false,"suffix":""}],"id":"ITEM-1","issued":{"date-parts":[["2019"]]},"note":"Accessed: 2019-01-14","publisher":"WoRMS Editorial Board","title":"World Register of Marine Species (WoRMS)","type":"webpage"},"uris":["http://www.mendeley.com/documents/?uuid=1a394ee3-2bde-47d8-a2f2-4db0be419dce"]}],"mendeley":{"formattedCitation":"(Horton et al., 2019)","plainTextFormattedCitation":"(Horton et al., 2019)","previouslyFormattedCitation":"(Horton et al., 2019)"},"properties":{"noteIndex":0},"schema":"https://github.com/citation-style-language/schema/raw/master/csl-citation.json"}</w:instrText>
      </w:r>
      <w:r w:rsidR="00C67E47">
        <w:fldChar w:fldCharType="separate"/>
      </w:r>
      <w:r w:rsidR="00C67E47" w:rsidRPr="004F2109">
        <w:rPr>
          <w:noProof/>
        </w:rPr>
        <w:t>(Horton et al., 2019)</w:t>
      </w:r>
      <w:r w:rsidR="00C67E47">
        <w:fldChar w:fldCharType="end"/>
      </w:r>
      <w:r w:rsidR="00C67E47">
        <w:t xml:space="preserve"> </w:t>
      </w:r>
      <w:r>
        <w:t>(Figure</w:t>
      </w:r>
      <w:r w:rsidR="00D73C08">
        <w:t xml:space="preserve"> </w:t>
      </w:r>
      <w:r>
        <w:t xml:space="preserve">1, Table 1). The full dataset if freely available at Morris (2021). </w:t>
      </w:r>
    </w:p>
    <w:p w14:paraId="006CFBF6" w14:textId="68A24A49" w:rsidR="00D55052" w:rsidRDefault="00D55052" w:rsidP="00CB678A">
      <w:r>
        <w:t xml:space="preserve">Numbers of free-living marine taxa were collected by downloading full species lists from </w:t>
      </w:r>
      <w:proofErr w:type="spellStart"/>
      <w:r>
        <w:t>WoRMS</w:t>
      </w:r>
      <w:proofErr w:type="spellEnd"/>
      <w:r>
        <w:t xml:space="preserve"> </w:t>
      </w:r>
      <w:r>
        <w:fldChar w:fldCharType="begin" w:fldLock="1"/>
      </w:r>
      <w:r w:rsidR="00AF68FE">
        <w:instrText>ADDIN CSL_CITATION {"citationItems":[{"id":"ITEM-1","itemData":{"URL":"http://www.marinespecies.org","abstract":"The aim of the World Register of Marine Species (WoRMS) is to provide an authoritative and comprehensive list of names of marine organisms, including information on synonymy","author":[{"dropping-particle":"","family":"Horton","given":"T","non-dropping-particle":"","parse-names":false,"suffix":""},{"dropping-particle":"","family":"Kroh","given":"A","non-dropping-particle":"","parse-names":false,"suffix":""},{"dropping-particle":"","family":"Ahyong","given":"S","non-dropping-particle":"","parse-names":false,"suffix":""},{"dropping-particle":"","family":"Bailly","given":"N","non-dropping-particle":"","parse-names":false,"suffix":""},{"dropping-particle":"","family":"Boyko","given":"C B","non-dropping-particle":"","parse-names":false,"suffix":""},{"dropping-particle":"","family":"Brandão","given":"S N","non-dropping-particle":"","parse-names":false,"suffix":""},{"dropping-particle":"","family":"Costello","given":"M J","non-dropping-particle":"","parse-names":false,"suffix":""},{"dropping-particle":"","family":"Gofas","given":"S","non-dropping-particle":"","parse-names":false,"suffix":""},{"dropping-particle":"","family":"Hernandez","given":"F","non-dropping-particle":"","parse-names":false,"suffix":""},{"dropping-particle":"","family":"Holovachov","given":"O","non-dropping-particle":"","parse-names":false,"suffix":""},{"dropping-particle":"","family":"Mees","given":"J","non-dropping-particle":"","parse-names":false,"suffix":""},{"dropping-particle":"","family":"Paulay","given":"G","non-dropping-particle":"","parse-names":false,"suffix":""},{"dropping-particle":"","family":"Rosenberg","given":"G","non-dropping-particle":"","parse-names":false,"suffix":""},{"dropping-particle":"","family":"Decock","given":"W","non-dropping-particle":"","parse-names":false,"suffix":""},{"dropping-particle":"","family":"Dekeyzer","given":"S","non-dropping-particle":"","parse-names":false,"suffix":""},{"dropping-particle":"","family":"Lanssens","given":"T","non-dropping-particle":"","parse-names":false,"suffix":""},{"dropping-particle":"","family":"Vandepitte","given":"L","non-dropping-particle":"","parse-names":false,"suffix":""},{"dropping-particle":"","family":"Vanhoorne","given":"B","non-dropping-particle":"","parse-names":false,"suffix":""},{"dropping-particle":"","family":"Verfaille","given":"K","non-dropping-particle":"","parse-names":false,"suffix":""},{"dropping-particle":"","family":"Adlard","given":"R","non-dropping-particle":"","parse-names":false,"suffix":""},{"dropping-particle":"","family":"Adriaens","given":"P","non-dropping-particle":"","parse-names":false,"suffix":""},{"dropping-particle":"","family":"Agatha","given":"S","non-dropping-particle":"","parse-names":false,"suffix":""},{"dropping-particle":"","family":"Ahn","given":"K J","non-dropping-particle":"","parse-names":false,"suffix":""},{"dropping-particle":"","family":"Akkari","given":"N","non-dropping-particle":"","parse-names":false,"suffix":""},{"dropping-particle":"","family":"Alvarez","given":"B","non-dropping-particle":"","parse-names":false,"suffix":""},{"dropping-particle":"","family":"Anderson","given":"G","non-dropping-particle":"","parse-names":false,"suffix":""},{"dropping-particle":"","family":"Angel","given":"M","non-dropping-particle":"","parse-names":false,"suffix":""},{"dropping-particle":"","family":"Arango","given":"C","non-dropping-particle":"","parse-names":false,"suffix":""},{"dropping-particle":"","family":"Artois","given":"T","non-dropping-particle":"","parse-names":false,"suffix":""},{"dropping-particle":"","family":"Atkinson","given":"S","non-dropping-particle":"","parse-names":false,"suffix":""},{"dropping-particle":"","family":"Bank","given":"R","non-dropping-particle":"","parse-names":false,"suffix":""},{"dropping-particle":"","family":"Barber","given":"A","non-dropping-particle":"","parse-names":false,"suffix":""},{"dropping-particle":"","family":"Barbosa","given":"J P","non-dropping-particle":"","parse-names":false,"suffix":""},{"dropping-particle":"","family":"Bartsch","given":"I","non-dropping-particle":"","parse-names":false,"suffix":""},{"dropping-particle":"","family":"Bellan-Santini","given":"D","non-dropping-particle":"","parse-names":false,"suffix":""},{"dropping-particle":"","family":"Bernot","given":"J","non-dropping-particle":"","parse-names":false,"suffix":""},{"dropping-particle":"","family":"Berta","given":"A","non-dropping-particle":"","parse-names":false,"suffix":""},{"dropping-particle":"","family":"Bieler","given":"R","non-dropping-particle":"","parse-names":false,"suffix":""},{"dropping-particle":"","family":"Blanco","given":"S","non-dropping-particle":"","parse-names":false,"suffix":""},{"dropping-particle":"","family":"Blasco-Costa","given":"I","non-dropping-particle":"","parse-names":false,"suffix":""},{"dropping-particle":"","family":"Blazewicz","given":"M","non-dropping-particle":"","parse-names":false,"suffix":""},{"dropping-particle":"","family":"Bock","given":"P","non-dropping-particle":"","parse-names":false,"suffix":""},{"dropping-particle":"","family":"Böttger-Schnack","given":"R","non-dropping-particle":"","parse-names":false,"suffix":""},{"dropping-particle":"","family":"Bouchet","given":"P","non-dropping-particle":"","parse-names":false,"suffix":""},{"dropping-particle":"","family":"Boury-Esnault","given":"N","non-dropping-particle":"","parse-names":false,"suffix":""},{"dropping-particle":"","family":"Boxshall","given":"G","non-dropping-particle":"","parse-names":false,"suffix":""},{"dropping-particle":"","family":"Bray","given":"R","non-dropping-particle":"","parse-names":false,"suffix":""},{"dropping-particle":"","family":"Breure","given":"B","non-dropping-particle":"","parse-names":false,"suffix":""},{"dropping-particle":"","family":"Bruce","given":"N L","non-dropping-particle":"","parse-names":false,"suffix":""},{"dropping-particle":"","family":"Cairns","given":"S","non-dropping-particle":"","parse-names":false,"suffix":""},{"dropping-particle":"","family":"Campinas Bezerra","given":"T N","non-dropping-particle":"","parse-names":false,"suffix":""},{"dropping-particle":"","family":"Cárdenas","given":"P","non-dropping-particle":"","parse-names":false,"suffix":""},{"dropping-particle":"","family":"Carstens","given":"E","non-dropping-particle":"","parse-names":false,"suffix":""},{"dropping-particle":"","family":"Chan","given":"B K","non-dropping-particle":"","parse-names":false,"suffix":""},{"dropping-particle":"","family":"Chan","given":"T Y","non-dropping-particle":"","parse-names":false,"suffix":""},{"dropping-particle":"","family":"Cheng","given":"L","non-dropping-particle":"","parse-names":false,"suffix":""},{"dropping-particle":"","family":"Churchill","given":"M","non-dropping-particle":"","parse-names":false,"suffix":""},{"dropping-particle":"","family":"Coleman","given":"C O","non-dropping-particle":"","parse-names":false,"suffix":""},{"dropping-particle":"","family":"Collins","given":"A G","non-dropping-particle":"","parse-names":false,"suffix":""},{"dropping-particle":"","family":"Corbari","given":"L","non-dropping-particle":"","parse-names":false,"suffix":""},{"dropping-particle":"","family":"Cordeiro","given":"R","non-dropping-particle":"","parse-names":false,"suffix":""},{"dropping-particle":"","family":"Cornils","given":"A","non-dropping-particle":"","parse-names":false,"suffix":""},{"dropping-particle":"","family":"Coste","given":"M","non-dropping-particle":"","parse-names":false,"suffix":""},{"dropping-particle":"","family":"Crandall","given":"K A","non-dropping-particle":"","parse-names":false,"suffix":""},{"dropping-particle":"","family":"Cremonte","given":"F","non-dropping-particle":"","parse-names":false,"suffix":""},{"dropping-particle":"","family":"Cribb","given":"T","non-dropping-particle":"","parse-names":false,"suffix":""},{"dropping-particle":"","family":"Cutmore","given":"S","non-dropping-particle":"","parse-names":false,"suffix":""},{"dropping-particle":"","family":"Dahdouh-Guebas","given":"F","non-dropping-particle":"","parse-names":false,"suffix":""},{"dropping-particle":"","family":"Daly","given":"M","non-dropping-particle":"","parse-names":false,"suffix":""},{"dropping-particle":"","family":"Daneliya","given":"M","non-dropping-particle":"","parse-names":false,"suffix":""},{"dropping-particle":"","family":"Dauvin","given":"J C","non-dropping-particle":"","parse-names":false,"suffix":""},{"dropping-particle":"","family":"Davie","given":"P","non-dropping-particle":"","parse-names":false,"suffix":""},{"dropping-particle":"","family":"Broyer","given":"C","non-dropping-particle":"De","parse-names":false,"suffix":""},{"dropping-particle":"","family":"Grave","given":"S","non-dropping-particle":"De","parse-names":false,"suffix":""},{"dropping-particle":"","family":"Mazancourt","given":"V","non-dropping-particle":"de","parse-names":false,"suffix":""},{"dropping-particle":"","family":"Voogd","given":"N","non-dropping-particle":"de","parse-names":false,"suffix":""},{"dropping-particle":"","family":"Decker","given":"P","non-dropping-particle":"","parse-names":false,"suffix":""},{"dropping-particle":"","family":"Decraemer","given":"W","non-dropping-particle":"","parse-names":false,"suffix":""},{"dropping-particle":"","family":"Defaye","given":"D","non-dropping-particle":"","parse-names":false,"suffix":""},{"dropping-particle":"","family":"D'Hondt","given":"J L","non-dropping-particle":"","parse-names":false,"suffix":""},{"dropping-particle":"","family":"Dijkstra","given":"H","non-dropping-particle":"","parse-names":false,"suffix":""},{"dropping-particle":"","family":"Dohrmann","given":"M","non-dropping-particle":"","parse-names":false,"suffix":""},{"dropping-particle":"","family":"Dolan","given":"J","non-dropping-particle":"","parse-names":false,"suffix":""},{"dropping-particle":"","family":"Domning","given":"D","non-dropping-particle":"","parse-names":false,"suffix":""},{"dropping-particle":"","family":"Downey","given":"R","non-dropping-particle":"","parse-names":false,"suffix":""},{"dropping-particle":"","family":"Drapun","given":"I","non-dropping-particle":"","parse-names":false,"suffix":""},{"dropping-particle":"","family":"Ector","given":"L","non-dropping-particle":"","parse-names":false,"suffix":""},{"dropping-particle":"","family":"Eisendle-Flöckner","given":"U","non-dropping-particle":"","parse-names":false,"suffix":""},{"dropping-particle":"","family":"Eitel","given":"M","non-dropping-particle":"","parse-names":false,"suffix":""},{"dropping-particle":"","family":"Encarnação","given":"S.C.d.","non-dropping-particle":"","parse-names":false,"suffix":""},{"dropping-particle":"","family":"Enghoff","given":"H","non-dropping-particle":"","parse-names":false,"suffix":""},{"dropping-particle":"","family":"Epler","given":"J","non-dropping-particle":"","parse-names":false,"suffix":""},{"dropping-particle":"","family":"Ewers-Saucedo","given":"C","non-dropping-particle":"","parse-names":false,"suffix":""},{"dropping-particle":"","family":"Faber","given":"M","non-dropping-particle":"","parse-names":false,"suffix":""},{"dropping-particle":"","family":"Feist","given":"S","non-dropping-particle":"","parse-names":false,"suffix":""},{"dropping-particle":"","family":"Figueroa","given":"D","non-dropping-particle":"","parse-names":false,"suffix":""},{"dropping-particle":"","family":"Finn","given":"J","non-dropping-particle":"","parse-names":false,"suffix":""},{"dropping-particle":"","family":"Fišer","given":"C","non-dropping-particle":"","parse-names":false,"suffix":""},{"dropping-particle":"","family":"Fordyce","given":"E","non-dropping-particle":"","parse-names":false,"suffix":""},{"dropping-particle":"","family":"Foster","given":"W","non-dropping-particle":"","parse-names":false,"suffix":""},{"dropping-particle":"","family":"Frank","given":"J H","non-dropping-particle":"","parse-names":false,"suffix":""},{"dropping-particle":"","family":"Fransen","given":"C","non-dropping-particle":"","parse-names":false,"suffix":""},{"dropping-particle":"","family":"Furuya","given":"H","non-dropping-particle":"","parse-names":false,"suffix":""},{"dropping-particle":"","family":"Galea","given":"H","non-dropping-particle":"","parse-names":false,"suffix":""},{"dropping-particle":"","family":"Garcia-Alvarez","given":"O","non-dropping-particle":"","parse-names":false,"suffix":""},{"dropping-particle":"","family":"Garic","given":"R","non-dropping-particle":"","parse-names":false,"suffix":""},{"dropping-particle":"","family":"Gasca","given":"R","non-dropping-particle":"","parse-names":false,"suffix":""},{"dropping-particle":"","family":"Gaviria-Melo","given":"S","non-dropping-particle":"","parse-names":false,"suffix":""},{"dropping-particle":"","family":"Gerken","given":"S","non-dropping-particle":"","parse-names":false,"suffix":""},{"dropping-particle":"","family":"Gheerardyn","given":"H","non-dropping-particle":"","parse-names":false,"suffix":""},{"dropping-particle":"","family":"Gibson","given":"D","non-dropping-particle":"","parse-names":false,"suffix":""},{"dropping-particle":"","family":"Gil","given":"J","non-dropping-particle":"","parse-names":false,"suffix":""},{"dropping-particle":"","family":"Gittenberger","given":"A","non-dropping-particle":"","parse-names":false,"suffix":""},{"dropping-particle":"","family":"Glasby","given":"C","non-dropping-particle":"","parse-names":false,"suffix":""},{"dropping-particle":"","family":"Glover","given":"A","non-dropping-particle":"","parse-names":false,"suffix":""},{"dropping-particle":"","family":"Gómez-Noguera","given":"S E","non-dropping-particle":"","parse-names":false,"suffix":""},{"dropping-particle":"","family":"González-Solís","given":"D","non-dropping-particle":"","parse-names":false,"suffix":""},{"dropping-particle":"","family":"Gordon","given":"D","non-dropping-particle":"","parse-names":false,"suffix":""},{"dropping-particle":"","family":"Grabowski","given":"M","non-dropping-particle":"","parse-names":false,"suffix":""},{"dropping-particle":"","family":"Gravili","given":"C","non-dropping-particle":"","parse-names":false,"suffix":""},{"dropping-particle":"","family":"Guerra-García","given":"J M","non-dropping-particle":"","parse-names":false,"suffix":""},{"dropping-particle":"","family":"Guidetti","given":"R","non-dropping-particle":"","parse-names":false,"suffix":""},{"dropping-particle":"","family":"Guiry","given":"M D","non-dropping-particle":"","parse-names":false,"suffix":""},{"dropping-particle":"","family":"Hadfield","given":"K A","non-dropping-particle":"","parse-names":false,"suffix":""},{"dropping-particle":"","family":"Hajdu","given":"E","non-dropping-particle":"","parse-names":false,"suffix":""},{"dropping-particle":"","family":"Hallermann","given":"J","non-dropping-particle":"","parse-names":false,"suffix":""},{"dropping-particle":"","family":"Hayward","given":"B","non-dropping-particle":"","parse-names":false,"suffix":""},{"dropping-particle":"","family":"Hendrycks","given":"E","non-dropping-particle":"","parse-names":false,"suffix":""},{"dropping-particle":"","family":"Herbert","given":"D","non-dropping-particle":"","parse-names":false,"suffix":""},{"dropping-particle":"","family":"Herrera Bachiller","given":"A","non-dropping-particle":"","parse-names":false,"suffix":""},{"dropping-particle":"","family":"Ho","given":"J.s.","non-dropping-particle":"","parse-names":false,"suffix":""},{"dropping-particle":"","family":"Hodda","given":"M","non-dropping-particle":"","parse-names":false,"suffix":""},{"dropping-particle":"","family":"Høeg","given":"J","non-dropping-particle":"","parse-names":false,"suffix":""},{"dropping-particle":"","family":"Hoeksema","given":"B","non-dropping-particle":"","parse-names":false,"suffix":""},{"dropping-particle":"","family":"Hooper","given":"J","non-dropping-particle":"","parse-names":false,"suffix":""},{"dropping-particle":"","family":"Houart","given":"R","non-dropping-particle":"","parse-names":false,"suffix":""},{"dropping-particle":"","family":"Hughes","given":"L","non-dropping-particle":"","parse-names":false,"suffix":""},{"dropping-particle":"","family":"Hyžný","given":"M","non-dropping-particle":"","parse-names":false,"suffix":""},{"dropping-particle":"","family":"Iniesta","given":"L F M","non-dropping-particle":"","parse-names":false,"suffix":""},{"dropping-particle":"","family":"Iseto","given":"T","non-dropping-particle":"","parse-names":false,"suffix":""},{"dropping-particle":"","family":"Ivanenko","given":"S","non-dropping-particle":"","parse-names":false,"suffix":""},{"dropping-particle":"","family":"Iwataki","given":"M","non-dropping-particle":"","parse-names":false,"suffix":""},{"dropping-particle":"","family":"Janssen","given":"R","non-dropping-particle":"","parse-names":false,"suffix":""},{"dropping-particle":"","family":"Jarms","given":"G","non-dropping-particle":"","parse-names":false,"suffix":""},{"dropping-particle":"","family":"Jaume","given":"D","non-dropping-particle":"","parse-names":false,"suffix":""},{"dropping-particle":"","family":"Jazdzewski","given":"K","non-dropping-particle":"","parse-names":false,"suffix":""},{"dropping-particle":"","family":"Jóźwiak","given":"P","non-dropping-particle":"","parse-names":false,"suffix":""},{"dropping-particle":"","family":"Kantor","given":"Y","non-dropping-particle":"","parse-names":false,"suffix":""},{"dropping-particle":"","family":"Karanovic","given":"I","non-dropping-particle":"","parse-names":false,"suffix":""},{"dropping-particle":"","family":"Karthick","given":"B","non-dropping-particle":"","parse-names":false,"suffix":""},{"dropping-particle":"","family":"Kim","given":"Y H","non-dropping-particle":"","parse-names":false,"suffix":""},{"dropping-particle":"","family":"King","given":"R","non-dropping-particle":"","parse-names":false,"suffix":""},{"dropping-particle":"","family":"Kirk","given":"P M","non-dropping-particle":"","parse-names":false,"suffix":""},{"dropping-particle":"","family":"Klautau","given":"M","non-dropping-particle":"","parse-names":false,"suffix":""},{"dropping-particle":"","family":"Kociolek","given":"J P","non-dropping-particle":"","parse-names":false,"suffix":""},{"dropping-particle":"","family":"Köhler","given":"F","non-dropping-particle":"","parse-names":false,"suffix":""},{"dropping-particle":"","family":"Kolb","given":"J","non-dropping-particle":"","parse-names":false,"suffix":""},{"dropping-particle":"","family":"Kotov","given":"A","non-dropping-particle":"","parse-names":false,"suffix":""},{"dropping-particle":"","family":"Kremenetskaia","given":"A","non-dropping-particle":"","parse-names":false,"suffix":""},{"dropping-particle":"","family":"Kristensen","given":"R","non-dropping-particle":"","parse-names":false,"suffix":""},{"dropping-particle":"","family":"Kulikovskiy","given":"M","non-dropping-particle":"","parse-names":false,"suffix":""},{"dropping-particle":"","family":"Kullander","given":"S","non-dropping-particle":"","parse-names":false,"suffix":""},{"dropping-particle":"","family":"Lambert","given":"G","non-dropping-particle":"","parse-names":false,"suffix":""},{"dropping-particle":"","family":"Lazarus","given":"D","non-dropping-particle":"","parse-names":false,"suffix":""},{"dropping-particle":"","family":"Coze","given":"F","non-dropping-particle":"Le","parse-names":false,"suffix":""},{"dropping-particle":"","family":"LeCroy","given":"S","non-dropping-particle":"","parse-names":false,"suffix":""},{"dropping-particle":"","family":"Leduc","given":"D","non-dropping-particle":"","parse-names":false,"suffix":""},{"dropping-particle":"","family":"Lefkowitz","given":"E J","non-dropping-particle":"","parse-names":false,"suffix":""},{"dropping-particle":"","family":"Lemaitre","given":"R","non-dropping-particle":"","parse-names":false,"suffix":""},{"dropping-particle":"","family":"Liu","given":"Y","non-dropping-particle":"","parse-names":false,"suffix":""},{"dropping-particle":"","family":"Lörz","given":"A N","non-dropping-particle":"","parse-names":false,"suffix":""},{"dropping-particle":"","family":"Lowry","given":"J","non-dropping-particle":"","parse-names":false,"suffix":""},{"dropping-particle":"","family":"Ludwig","given":"T","non-dropping-particle":"","parse-names":false,"suffix":""},{"dropping-particle":"","family":"Lundholm","given":"N","non-dropping-particle":"","parse-names":false,"suffix":""},{"dropping-particle":"","family":"Macpherson","given":"E","non-dropping-particle":"","parse-names":false,"suffix":""},{"dropping-particle":"","family":"Madin","given":"L","non-dropping-particle":"","parse-names":false,"suffix":""},{"dropping-particle":"","family":"Mah","given":"C","non-dropping-particle":"","parse-names":false,"suffix":""},{"dropping-particle":"","family":"Mamo","given":"B","non-dropping-particle":"","parse-names":false,"suffix":""},{"dropping-particle":"","family":"Mamos","given":"T","non-dropping-particle":"","parse-names":false,"suffix":""},{"dropping-particle":"","family":"Manconi","given":"R","non-dropping-particle":"","parse-names":false,"suffix":""},{"dropping-particle":"","family":"Mapstone","given":"G","non-dropping-particle":"","parse-names":false,"suffix":""},{"dropping-particle":"","family":"Marek","given":"P E","non-dropping-particle":"","parse-names":false,"suffix":""},{"dropping-particle":"","family":"Marshall","given":"B","non-dropping-particle":"","parse-names":false,"suffix":""},{"dropping-particle":"","family":"Marshall","given":"D J","non-dropping-particle":"","parse-names":false,"suffix":""},{"dropping-particle":"","family":"Martin","given":"P","non-dropping-particle":"","parse-names":false,"suffix":""},{"dropping-particle":"","family":"McInnes","given":"S","non-dropping-particle":"","parse-names":false,"suffix":""},{"dropping-particle":"","family":"Meidla","given":"T","non-dropping-particle":"","parse-names":false,"suffix":""},{"dropping-particle":"","family":"Meland","given":"K","non-dropping-particle":"","parse-names":false,"suffix":""},{"dropping-particle":"","family":"Merrin","given":"K","non-dropping-particle":"","parse-names":false,"suffix":""},{"dropping-particle":"","family":"Mesibov","given":"R","non-dropping-particle":"","parse-names":false,"suffix":""},{"dropping-particle":"","family":"Messing","given":"C","non-dropping-particle":"","parse-names":false,"suffix":""},{"dropping-particle":"","family":"Miljutin","given":"D","non-dropping-particle":"","parse-names":false,"suffix":""},{"dropping-particle":"","family":"Mills","given":"C","non-dropping-particle":"","parse-names":false,"suffix":""},{"dropping-particle":"","family":"Moestrup","given":"Ø","non-dropping-particle":"","parse-names":false,"suffix":""},{"dropping-particle":"","family":"Mokievsky","given":"V","non-dropping-particle":"","parse-names":false,"suffix":""},{"dropping-particle":"","family":"Molodtsova","given":"T","non-dropping-particle":"","parse-names":false,"suffix":""},{"dropping-particle":"","family":"Monniot","given":"F","non-dropping-particle":"","parse-names":false,"suffix":""},{"dropping-particle":"","family":"Mooi","given":"R","non-dropping-particle":"","parse-names":false,"suffix":""},{"dropping-particle":"","family":"Morandini","given":"A C","non-dropping-particle":"","parse-names":false,"suffix":""},{"dropping-particle":"","family":"Moreira da Rocha","given":"R","non-dropping-particle":"","parse-names":false,"suffix":""},{"dropping-particle":"","family":"Moretzsohn","given":"F","non-dropping-particle":"","parse-names":false,"suffix":""},{"dropping-particle":"","family":"Mortelmans","given":"J","non-dropping-particle":"","parse-names":false,"suffix":""},{"dropping-particle":"","family":"Mortimer","given":"J","non-dropping-particle":"","parse-names":false,"suffix":""},{"dropping-particle":"","family":"Musco","given":"L","non-dropping-particle":"","parse-names":false,"suffix":""},{"dropping-particle":"","family":"Neubauer","given":"T A","non-dropping-particle":"","parse-names":false,"suffix":""},{"dropping-particle":"","family":"Neubert","given":"E","non-dropping-particle":"","parse-names":false,"suffix":""},{"dropping-particle":"","family":"Neuhaus","given":"B","non-dropping-particle":"","parse-names":false,"suffix":""},{"dropping-particle":"","family":"Ng","given":"P","non-dropping-particle":"","parse-names":false,"suffix":""},{"dropping-particle":"","family":"Nguyen","given":"A D","non-dropping-particle":"","parse-names":false,"suffix":""},{"dropping-particle":"","family":"Nielsen","given":"C","non-dropping-particle":"","parse-names":false,"suffix":""},{"dropping-particle":"","family":"Nishikawa","given":"T","non-dropping-particle":"","parse-names":false,"suffix":""},{"dropping-particle":"","family":"Norenburg","given":"J","non-dropping-particle":"","parse-names":false,"suffix":""},{"dropping-particle":"","family":"O'Hara","given":"T","non-dropping-particle":"","parse-names":false,"suffix":""},{"dropping-particle":"","family":"Opresko","given":"D","non-dropping-particle":"","parse-names":false,"suffix":""},{"dropping-particle":"","family":"Osawa","given":"M","non-dropping-particle":"","parse-names":false,"suffix":""},{"dropping-particle":"","family":"Ota","given":"Y","non-dropping-particle":"","parse-names":false,"suffix":""},{"dropping-particle":"","family":"Páll-Gergely","given":"B","non-dropping-particle":"","parse-names":false,"suffix":""},{"dropping-particle":"","family":"Patterson","given":"D","non-dropping-particle":"","parse-names":false,"suffix":""},{"dropping-particle":"","family":"Paxton","given":"H","non-dropping-particle":"","parse-names":false,"suffix":""},{"dropping-particle":"","family":"Peña Santiago","given":"R","non-dropping-particle":"","parse-names":false,"suffix":""},{"dropping-particle":"","family":"Perrier","given":"V","non-dropping-particle":"","parse-names":false,"suffix":""},{"dropping-particle":"","family":"Perrin","given":"W","non-dropping-particle":"","parse-names":false,"suffix":""},{"dropping-particle":"","family":"Petrescu","given":"I","non-dropping-particle":"","parse-names":false,"suffix":""},{"dropping-particle":"","family":"Picton","given":"B","non-dropping-particle":"","parse-names":false,"suffix":""},{"dropping-particle":"","family":"Pilger","given":"J F","non-dropping-particle":"","parse-names":false,"suffix":""},{"dropping-particle":"","family":"Pisera","given":"A","non-dropping-particle":"","parse-names":false,"suffix":""},{"dropping-particle":"","family":"Polhemus","given":"D","non-dropping-particle":"","parse-names":false,"suffix":""},{"dropping-particle":"","family":"Poore","given":"G","non-dropping-particle":"","parse-names":false,"suffix":""},{"dropping-particle":"","family":"Potapova","given":"M","non-dropping-particle":"","parse-names":false,"suffix":""},{"dropping-particle":"","family":"Pugh","given":"P","non-dropping-particle":"","parse-names":false,"suffix":""},{"dropping-particle":"","family":"Read","given":"G","non-dropping-particle":"","parse-names":false,"suffix":""},{"dropping-particle":"","family":"Reich","given":"M","non-dropping-particle":"","parse-names":false,"suffix":""},{"dropping-particle":"","family":"Reimer","given":"J D","non-dropping-particle":"","parse-names":false,"suffix":""},{"dropping-particle":"","family":"Reip","given":"H","non-dropping-particle":"","parse-names":false,"suffix":""},{"dropping-particle":"","family":"Reuscher","given":"M","non-dropping-particle":"","parse-names":false,"suffix":""},{"dropping-particle":"","family":"Reynolds","given":"J W","non-dropping-particle":"","parse-names":false,"suffix":""},{"dropping-particle":"","family":"Richling","given":"I","non-dropping-particle":"","parse-names":false,"suffix":""},{"dropping-particle":"","family":"Rimet","given":"F","non-dropping-particle":"","parse-names":false,"suffix":""},{"dropping-particle":"","family":"Ríos","given":"P","non-dropping-particle":"","parse-names":false,"suffix":""},{"dropping-particle":"","family":"Rius","given":"M","non-dropping-particle":"","parse-names":false,"suffix":""},{"dropping-particle":"","family":"Rogers","given":"D C","non-dropping-particle":"","parse-names":false,"suffix":""},{"dropping-particle":"","family":"Rützler","given":"K","non-dropping-particle":"","parse-names":false,"suffix":""},{"dropping-particle":"","family":"Sabbe","given":"K","non-dropping-particle":"","parse-names":false,"suffix":""},{"dropping-particle":"","family":"Saiz-Salinas","given":"J","non-dropping-particle":"","parse-names":false,"suffix":""},{"dropping-particle":"","family":"Sala","given":"S","non-dropping-particle":"","parse-names":false,"suffix":""},{"dropping-particle":"","family":"Santos","given":"S","non-dropping-particle":"","parse-names":false,"suffix":""},{"dropping-particle":"","family":"Sar","given":"E","non-dropping-particle":"","parse-names":false,"suffix":""},{"dropping-particle":"","family":"Sartori","given":"A F","non-dropping-particle":"","parse-names":false,"suffix":""},{"dropping-particle":"","family":"Satoh","given":"A","non-dropping-particle":"","parse-names":false,"suffix":""},{"dropping-particle":"","family":"Schatz","given":"H","non-dropping-particle":"","parse-names":false,"suffix":""},{"dropping-particle":"","family":"Schierwater","given":"B","non-dropping-particle":"","parse-names":false,"suffix":""},{"dropping-particle":"","family":"Schmidt-Rhaesa","given":"A","non-dropping-particle":"","parse-names":false,"suffix":""},{"dropping-particle":"","family":"Schneider","given":"S","non-dropping-particle":"","parse-names":false,"suffix":""},{"dropping-particle":"","family":"Schönberg","given":"C","non-dropping-particle":"","parse-names":false,"suffix":""},{"dropping-particle":"","family":"Schuchert","given":"P","non-dropping-particle":"","parse-names":false,"suffix":""},{"dropping-particle":"","family":"Senna","given":"A R","non-dropping-particle":"","parse-names":false,"suffix":""},{"dropping-particle":"","family":"Serejo","given":"C","non-dropping-particle":"","parse-names":false,"suffix":""},{"dropping-particle":"","family":"Shaik","given":"S","non-dropping-particle":"","parse-names":false,"suffix":""},{"dropping-particle":"","family":"Shamsi","given":"S","non-dropping-particle":"","parse-names":false,"suffix":""},{"dropping-particle":"","family":"Sharma","given":"J","non-dropping-particle":"","parse-names":false,"suffix":""},{"dropping-particle":"","family":"Shear","given":"W A","non-dropping-particle":"","parse-names":false,"suffix":""},{"dropping-particle":"","family":"Shenkar","given":"N","non-dropping-particle":"","parse-names":false,"suffix":""},{"dropping-particle":"","family":"Shinn","given":"A","non-dropping-particle":"","parse-names":false,"suffix":""},{"dropping-particle":"","family":"Short","given":"M","non-dropping-particle":"","parse-names":false,"suffix":""},{"dropping-particle":"","family":"Sicinski","given":"J","non-dropping-particle":"","parse-names":false,"suffix":""},{"dropping-particle":"","family":"Siegel","given":"V","non-dropping-particle":"","parse-names":false,"suffix":""},{"dropping-particle":"","family":"Sierwald","given":"P","non-dropping-particle":"","parse-names":false,"suffix":""},{"dropping-particle":"","family":"Simmons","given":"E","non-dropping-particle":"","parse-names":false,"suffix":""},{"dropping-particle":"","family":"Sinniger","given":"F","non-dropping-particle":"","parse-names":false,"suffix":""},{"dropping-particle":"","family":"Sivell","given":"D","non-dropping-particle":"","parse-names":false,"suffix":""},{"dropping-particle":"","family":"Sket","given":"B","non-dropping-particle":"","parse-names":false,"suffix":""},{"dropping-particle":"","family":"Smit","given":"H","non-dropping-particle":"","parse-names":false,"suffix":""},{"dropping-particle":"","family":"Smit","given":"N","non-dropping-particle":"","parse-names":false,"suffix":""},{"dropping-particle":"","family":"Smol","given":"N","non-dropping-particle":"","parse-names":false,"suffix":""},{"dropping-particle":"","family":"Souza-Filho","given":"J F","non-dropping-particle":"","parse-names":false,"suffix":""},{"dropping-particle":"","family":"Spelda","given":"J","non-dropping-particle":"","parse-names":false,"suffix":""},{"dropping-particle":"","family":"Sterrer","given":"W","non-dropping-particle":"","parse-names":false,"suffix":""},{"dropping-particle":"","family":"Stienen","given":"E","non-dropping-particle":"","parse-names":false,"suffix":""},{"dropping-particle":"","family":"Stoev","given":"P","non-dropping-particle":"","parse-names":false,"suffix":""},{"dropping-particle":"","family":"Stöhr","given":"S","non-dropping-particle":"","parse-names":false,"suffix":""},{"dropping-particle":"","family":"Strand","given":"M","non-dropping-particle":"","parse-names":false,"suffix":""},{"dropping-particle":"","family":"Suárez-Morales","given":"E","non-dropping-particle":"","parse-names":false,"suffix":""},{"dropping-particle":"","family":"Summers","given":"M","non-dropping-particle":"","parse-names":false,"suffix":""},{"dropping-particle":"","family":"Suttle","given":"C","non-dropping-particle":"","parse-names":false,"suffix":""},{"dropping-particle":"","family":"Swalla","given":"B J","non-dropping-particle":"","parse-names":false,"suffix":""},{"dropping-particle":"","family":"Taiti","given":"S","non-dropping-particle":"","parse-names":false,"suffix":""},{"dropping-particle":"","family":"Tanaka","given":"M","non-dropping-particle":"","parse-names":false,"suffix":""},{"dropping-particle":"","family":"Tandberg","given":"A H","non-dropping-particle":"","parse-names":false,"suffix":""},{"dropping-particle":"","family":"Tang","given":"D","non-dropping-particle":"","parse-names":false,"suffix":""},{"dropping-particle":"","family":"Tasker","given":"M","non-dropping-particle":"","parse-names":false,"suffix":""},{"dropping-particle":"","family":"Taylor","given":"J","non-dropping-particle":"","parse-names":false,"suffix":""},{"dropping-particle":"","family":"Taylor","given":"J","non-dropping-particle":"","parse-names":false,"suffix":""},{"dropping-particle":"","family":"Tchesunov","given":"A","non-dropping-particle":"","parse-names":false,"suffix":""},{"dropping-particle":"","family":"Hove","given":"H","non-dropping-particle":"ten","parse-names":false,"suffix":""},{"dropping-particle":"","family":"Poorten","given":"J J","non-dropping-particle":"ter","parse-names":false,"suffix":""},{"dropping-particle":"","family":"Thomas","given":"J","non-dropping-particle":"","parse-names":false,"suffix":""},{"dropping-particle":"V","family":"Thuesen","given":"E","non-dropping-particle":"","parse-names":false,"suffix":""},{"dropping-particle":"","family":"Thurston","given":"M","non-dropping-particle":"","parse-names":false,"suffix":""},{"dropping-particle":"","family":"Thuy","given":"B","non-dropping-particle":"","parse-names":false,"suffix":""},{"dropping-particle":"","family":"Timi","given":"J T","non-dropping-particle":"","parse-names":false,"suffix":""},{"dropping-particle":"","family":"Timm","given":"T","non-dropping-particle":"","parse-names":false,"suffix":""},{"dropping-particle":"","family":"Todaro","given":"A","non-dropping-particle":"","parse-names":false,"suffix":""},{"dropping-particle":"","family":"Turon","given":"X","non-dropping-particle":"","parse-names":false,"suffix":""},{"dropping-particle":"","family":"Tyler","given":"S","non-dropping-particle":"","parse-names":false,"suffix":""},{"dropping-particle":"","family":"Uetz","given":"P","non-dropping-particle":"","parse-names":false,"suffix":""},{"dropping-particle":"","family":"Uribe-Palomino","given":"J","non-dropping-particle":"","parse-names":false,"suffix":""},{"dropping-particle":"","family":"Utevsky","given":"S","non-dropping-particle":"","parse-names":false,"suffix":""},{"dropping-particle":"","family":"Vacelet","given":"J","non-dropping-particle":"","parse-names":false,"suffix":""},{"dropping-particle":"","family":"Vachard","given":"D","non-dropping-particle":"","parse-names":false,"suffix":""},{"dropping-particle":"","family":"Vader","given":"W","non-dropping-particle":"","parse-names":false,"suffix":""},{"dropping-particle":"","family":"Väinölä","given":"R","non-dropping-particle":"","parse-names":false,"suffix":""},{"dropping-particle":"","family":"Vijver","given":"B","non-dropping-particle":"Van de","parse-names":false,"suffix":""},{"dropping-particle":"","family":"Meij","given":"S E","non-dropping-particle":"van der","parse-names":false,"suffix":""},{"dropping-particle":"","family":"Haaren","given":"T","non-dropping-particle":"van","parse-names":false,"suffix":""},{"dropping-particle":"","family":"Soest","given":"R","non-dropping-particle":"van","parse-names":false,"suffix":""},{"dropping-particle":"","family":"Vanreusel","given":"A","non-dropping-particle":"","parse-names":false,"suffix":""},{"dropping-particle":"","family":"Venekey","given":"V","non-dropping-particle":"","parse-names":false,"suffix":""},{"dropping-particle":"","family":"Vinarski","given":"M","non-dropping-particle":"","parse-names":false,"suffix":""},{"dropping-particle":"","family":"Vonk","given":"R","non-dropping-particle":"","parse-names":false,"suffix":""},{"dropping-particle":"","family":"Vos","given":"C","non-dropping-particle":"","parse-names":false,"suffix":""},{"dropping-particle":"","family":"Walker-Smith","given":"G","non-dropping-particle":"","parse-names":false,"suffix":""},{"dropping-particle":"","family":"Walter","given":"T C","non-dropping-particle":"","parse-names":false,"suffix":""},{"dropping-particle":"","family":"Watling","given":"L","non-dropping-particle":"","parse-names":false,"suffix":""},{"dropping-particle":"","family":"Wayland","given":"M","non-dropping-particle":"","parse-names":false,"suffix":""},{"dropping-particle":"","family":"Wesener","given":"T","non-dropping-particle":"","parse-names":false,"suffix":""},{"dropping-particle":"","family":"Wetzel","given":"C","non-dropping-particle":"","parse-names":false,"suffix":""},{"dropping-particle":"","family":"Whipps","given":"C","non-dropping-particle":"","parse-names":false,"suffix":""},{"dropping-particle":"","family":"White","given":"K","non-dropping-particle":"","parse-names":false,"suffix":""},{"dropping-particle":"","family":"Williams","given":"D","non-dropping-particle":"","parse-names":false,"suffix":""},{"dropping-particle":"","family":"Williams","given":"G","non-dropping-particle":"","parse-names":false,"suffix":""},{"dropping-particle":"","family":"Wilson","given":"R","non-dropping-particle":"","parse-names":false,"suffix":""},{"dropping-particle":"","family":"Witkowski","given":"A","non-dropping-particle":"","parse-names":false,"suffix":""},{"dropping-particle":"","family":"Witkowski","given":"J","non-dropping-particle":"","parse-names":false,"suffix":""},{"dropping-particle":"","family":"Wyatt","given":"N","non-dropping-particle":"","parse-names":false,"suffix":""},{"dropping-particle":"","family":"Wylezich","given":"C","non-dropping-particle":"","parse-names":false,"suffix":""},{"dropping-particle":"","family":"Xu","given":"K","non-dropping-particle":"","parse-names":false,"suffix":""},{"dropping-particle":"","family":"Zanol","given":"J","non-dropping-particle":"","parse-names":false,"suffix":""},{"dropping-particle":"","family":"Zeidler","given":"W","non-dropping-particle":"","parse-names":false,"suffix":""},{"dropping-particle":"","family":"Zhao","given":"Z","non-dropping-particle":"","parse-names":false,"suffix":""}],"id":"ITEM-1","issued":{"date-parts":[["2019"]]},"note":"Accessed: 2019-01-14","publisher":"WoRMS Editorial Board","title":"World Register of Marine Species (WoRMS)","type":"webpage"},"uris":["http://www.mendeley.com/documents/?uuid=1a394ee3-2bde-47d8-a2f2-4db0be419dce"]}],"mendeley":{"formattedCitation":"(Horton et al., 2019)","plainTextFormattedCitation":"(Horton et al., 2019)","previouslyFormattedCitation":"(Horton et al., 2019)"},"properties":{"noteIndex":0},"schema":"https://github.com/citation-style-language/schema/raw/master/csl-citation.json"}</w:instrText>
      </w:r>
      <w:r>
        <w:fldChar w:fldCharType="separate"/>
      </w:r>
      <w:r w:rsidRPr="004F2109">
        <w:rPr>
          <w:noProof/>
        </w:rPr>
        <w:t>(Horton et al., 2019)</w:t>
      </w:r>
      <w:r>
        <w:fldChar w:fldCharType="end"/>
      </w:r>
      <w:r>
        <w:t xml:space="preserve">, and subtracting previously identified marine parasitic taxa. All above lists were downloaded using the </w:t>
      </w:r>
      <w:proofErr w:type="spellStart"/>
      <w:r w:rsidRPr="00D55052">
        <w:rPr>
          <w:i/>
          <w:iCs/>
        </w:rPr>
        <w:t>taxize</w:t>
      </w:r>
      <w:proofErr w:type="spellEnd"/>
      <w:r>
        <w:t xml:space="preserve"> </w:t>
      </w:r>
      <w:r>
        <w:fldChar w:fldCharType="begin" w:fldLock="1"/>
      </w:r>
      <w:r w:rsidR="00C54E64">
        <w:instrText>ADDIN CSL_CITATION {"citationItems":[{"id":"ITEM-1","itemData":{"abstract":"Interacts with a suite of web 'APIs' for taxonomic tasks, such as getting database specific taxonomic identifiers, verifying species names, getting taxonomic hierarchies, fetching downstream and upstream taxonomic names, getting taxonomic synonyms, converting scientific to common names and vice versa, and more.","author":[{"dropping-particle":"","family":"Chamberlain","given":"Scott","non-dropping-particle":"","parse-names":false,"suffix":""},{"dropping-particle":"","family":"Szoecs","given":"Eduard","non-dropping-particle":"","parse-names":false,"suffix":""},{"dropping-particle":"","family":"Foster","given":"Zachary","non-dropping-particle":"","parse-names":false,"suffix":""},{"dropping-particle":"","family":"Arendsee","given":"Zebulun","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O'Donnell","given":"James","non-dropping-particle":"","parse-names":false,"suffix":""},{"dropping-particle":"","family":"Oksanen","given":"Jari","non-dropping-particle":"","parse-names":false,"suffix":""},{"dropping-particle":"","family":"Tzovaras","given":"Bastian Greshake","non-dropping-particle":"","parse-names":false,"suffix":""},{"dropping-particle":"","family":"Marchand","given":"Philippe","non-dropping-particle":"","parse-names":false,"suffix":""},{"dropping-particle":"","family":"Tran","given":"Vinh","non-dropping-particle":"","parse-names":false,"suffix":""},{"dropping-particle":"","family":"Salmon","given":"Maëlle","non-dropping-particle":"","parse-names":false,"suffix":""},{"dropping-particle":"","family":"Li","given":"Gaopeng","non-dropping-particle":"","parse-names":false,"suffix":""},{"dropping-particle":"","family":"Grenié","given":"Matthias","non-dropping-particle":"","parse-names":false,"suffix":""}],"id":"ITEM-1","issued":{"date-parts":[["2020"]]},"number":"R package version 0.9.98","title":"Taxize - Taxonomic Information from Around the Web","type":"article"},"uris":["http://www.mendeley.com/documents/?uuid=67a77ae0-8dd5-4d89-9b0b-3e6f6a9bb7d6"]}],"mendeley":{"formattedCitation":"(Chamberlain et al., 2020)","plainTextFormattedCitation":"(Chamberlain et al., 2020)","previouslyFormattedCitation":"(Chamberlain et al., 2020)"},"properties":{"noteIndex":0},"schema":"https://github.com/citation-style-language/schema/raw/master/csl-citation.json"}</w:instrText>
      </w:r>
      <w:r>
        <w:fldChar w:fldCharType="separate"/>
      </w:r>
      <w:r w:rsidR="00176B69" w:rsidRPr="00176B69">
        <w:rPr>
          <w:noProof/>
        </w:rPr>
        <w:t>(Chamberlain et al., 2020)</w:t>
      </w:r>
      <w:r>
        <w:fldChar w:fldCharType="end"/>
      </w:r>
      <w:r>
        <w:t xml:space="preserve"> packages in R. </w:t>
      </w:r>
      <w:r w:rsidR="007306E7">
        <w:t xml:space="preserve">The species names </w:t>
      </w:r>
      <w:r>
        <w:t xml:space="preserve">were cross referenced with </w:t>
      </w:r>
      <w:proofErr w:type="spellStart"/>
      <w:r>
        <w:t>WoRMS</w:t>
      </w:r>
      <w:proofErr w:type="spellEnd"/>
      <w:r>
        <w:t xml:space="preserve"> using the </w:t>
      </w:r>
      <w:proofErr w:type="spellStart"/>
      <w:r w:rsidRPr="00D55052">
        <w:rPr>
          <w:i/>
          <w:iCs/>
        </w:rPr>
        <w:t>worrms</w:t>
      </w:r>
      <w:proofErr w:type="spellEnd"/>
      <w:r>
        <w:t xml:space="preserve"> </w:t>
      </w:r>
      <w:r>
        <w:fldChar w:fldCharType="begin" w:fldLock="1"/>
      </w:r>
      <w:r w:rsidR="00C54E64">
        <w:instrText>ADDIN CSL_CITATION {"citationItems":[{"id":"ITEM-1","itemData":{"abstract":"Type Package Title World Register of Marine Species (WoRMS) Client Description Client for World Register of Marine Species (&lt;http://www.marinespecies.org/&gt;). Includes functions for each of the API methods, including searching for names by name, date and common names, searching using external identifiers, fetching synonyms, as well as fetching taxonomic children and taxonomic classification.","author":[{"dropping-particle":"","family":"Chamberlain","given":"","non-dropping-particle":"","parse-names":false,"suffix":""},{"dropping-particle":"","family":"Scott","given":"","non-dropping-particle":"","parse-names":false,"suffix":""}],"id":"ITEM-1","issued":{"date-parts":[["2020"]]},"number":"R package version 0.4.2","title":"worrms: World Register of Marine Species (WoRMS) Client","type":"article"},"uris":["http://www.mendeley.com/documents/?uuid=dfa5a8c3-2d5e-3daf-bf29-f870fc6cef16"]}],"mendeley":{"formattedCitation":"(Chamberlain &amp; Scott, 2020)","plainTextFormattedCitation":"(Chamberlain &amp; Scott, 2020)","previouslyFormattedCitation":"(Chamberlain &amp; Scott, 2020)"},"properties":{"noteIndex":0},"schema":"https://github.com/citation-style-language/schema/raw/master/csl-citation.json"}</w:instrText>
      </w:r>
      <w:r>
        <w:fldChar w:fldCharType="separate"/>
      </w:r>
      <w:r w:rsidR="00176B69" w:rsidRPr="00176B69">
        <w:rPr>
          <w:noProof/>
        </w:rPr>
        <w:t>(Chamberlain &amp; Scott, 2020)</w:t>
      </w:r>
      <w:r>
        <w:fldChar w:fldCharType="end"/>
      </w:r>
      <w:r>
        <w:t xml:space="preserve"> package in R to determine that all species being analysed are extant “</w:t>
      </w:r>
      <w:proofErr w:type="spellStart"/>
      <w:r>
        <w:t>isExtinct</w:t>
      </w:r>
      <w:proofErr w:type="spellEnd"/>
      <w:r>
        <w:t xml:space="preserve"> ≠ 1”, are marine “</w:t>
      </w:r>
      <w:proofErr w:type="spellStart"/>
      <w:r>
        <w:t>is.marine</w:t>
      </w:r>
      <w:proofErr w:type="spellEnd"/>
      <w:r>
        <w:t xml:space="preserve"> = 1”</w:t>
      </w:r>
      <w:r w:rsidR="00340A41">
        <w:t>,</w:t>
      </w:r>
      <w:r>
        <w:t xml:space="preserve"> and that their species names are accepted “status = accepted”.</w:t>
      </w:r>
      <w:r w:rsidR="00B4492F">
        <w:t xml:space="preserve"> </w:t>
      </w:r>
      <w:r>
        <w:t xml:space="preserve">The year </w:t>
      </w:r>
      <w:r w:rsidR="00153485">
        <w:t xml:space="preserve">of </w:t>
      </w:r>
      <w:r>
        <w:t xml:space="preserve">the original description of </w:t>
      </w:r>
      <w:r w:rsidR="00153485">
        <w:t xml:space="preserve">each </w:t>
      </w:r>
      <w:r>
        <w:t>species</w:t>
      </w:r>
      <w:r w:rsidR="00153485">
        <w:t xml:space="preserve"> was </w:t>
      </w:r>
      <w:r>
        <w:t>used as the year of description throughout the following analyses.</w:t>
      </w:r>
    </w:p>
    <w:p w14:paraId="700ABDAB" w14:textId="77777777" w:rsidR="00D55052" w:rsidRPr="00E55D30" w:rsidRDefault="00D55052" w:rsidP="00E55D30">
      <w:pPr>
        <w:pStyle w:val="Heading3"/>
      </w:pPr>
      <w:r w:rsidRPr="00E55D30">
        <w:t>Taxonomic effort</w:t>
      </w:r>
    </w:p>
    <w:p w14:paraId="671B36E4" w14:textId="36828A09" w:rsidR="00D55052" w:rsidRDefault="00153485" w:rsidP="00CB678A">
      <w:r>
        <w:t>T</w:t>
      </w:r>
      <w:r w:rsidR="00284493">
        <w:t xml:space="preserve">he </w:t>
      </w:r>
      <w:r w:rsidR="002B0FC3">
        <w:t>author</w:t>
      </w:r>
      <w:r>
        <w:t>(s)</w:t>
      </w:r>
      <w:r w:rsidR="002B0FC3">
        <w:t xml:space="preserve"> </w:t>
      </w:r>
      <w:r>
        <w:t xml:space="preserve">associated </w:t>
      </w:r>
      <w:r w:rsidR="002B0FC3">
        <w:t xml:space="preserve">with </w:t>
      </w:r>
      <w:r>
        <w:t xml:space="preserve">the </w:t>
      </w:r>
      <w:r w:rsidR="002B0FC3">
        <w:t>year of description</w:t>
      </w:r>
      <w:r>
        <w:t xml:space="preserve"> </w:t>
      </w:r>
      <w:r w:rsidR="00284493">
        <w:t xml:space="preserve">were collected. </w:t>
      </w:r>
      <w:r w:rsidR="002B0FC3" w:rsidRPr="002B0FC3">
        <w:t>The number of authors</w:t>
      </w:r>
      <w:r w:rsidR="002B0FC3">
        <w:t xml:space="preserve"> per year over time</w:t>
      </w:r>
      <w:r w:rsidR="002B0FC3" w:rsidRPr="002B0FC3">
        <w:t xml:space="preserve"> is an indicator of taxonomic effort which may influence the rate of description</w:t>
      </w:r>
      <w:r w:rsidR="002B0FC3">
        <w:t xml:space="preserve"> over time</w:t>
      </w:r>
      <w:r w:rsidR="002B0FC3" w:rsidRPr="002B0FC3">
        <w:t>. However, it could be biased by changing authorship practices whereby species are increasingly described by two or more authors</w:t>
      </w:r>
      <w:r w:rsidR="002B0FC3">
        <w:t xml:space="preserve">. Therefore, </w:t>
      </w:r>
      <w:r w:rsidR="00284493">
        <w:t xml:space="preserve">the </w:t>
      </w:r>
      <w:proofErr w:type="spellStart"/>
      <w:r w:rsidR="00284493" w:rsidRPr="00D55052">
        <w:rPr>
          <w:i/>
          <w:iCs/>
        </w:rPr>
        <w:t>stringr</w:t>
      </w:r>
      <w:proofErr w:type="spellEnd"/>
      <w:r w:rsidR="00284493">
        <w:t xml:space="preserve"> package </w:t>
      </w:r>
      <w:r w:rsidR="00284493">
        <w:fldChar w:fldCharType="begin" w:fldLock="1"/>
      </w:r>
      <w:r w:rsidR="00284493">
        <w:instrText>ADDIN CSL_CITATION {"citationItems":[{"id":"ITEM-1","itemData":{"abstract":"Hadley Wickham (2019). stringr: Simple, Consistent Wrappers for Common String Operations. R package version 1.4.0. https://CRAN.R-project.org/package=stringr","author":[{"dropping-particle":"","family":"Wickham","given":"Hadley","non-dropping-particle":"","parse-names":false,"suffix":""}],"id":"ITEM-1","issued":{"date-parts":[["2019"]]},"number":"R package version 1.4.0","title":"stringr: Simple, Consistent Wrappers for Common String Operations.","type":"article"},"uris":["http://www.mendeley.com/documents/?uuid=33d62417-27d4-48d7-8d92-0c5bef665855"]}],"mendeley":{"formattedCitation":"(Wickham, 2019)","plainTextFormattedCitation":"(Wickham, 2019)","previouslyFormattedCitation":"(Wickham, 2019)"},"properties":{"noteIndex":0},"schema":"https://github.com/citation-style-language/schema/raw/master/csl-citation.json"}</w:instrText>
      </w:r>
      <w:r w:rsidR="00284493">
        <w:fldChar w:fldCharType="separate"/>
      </w:r>
      <w:r w:rsidR="00284493" w:rsidRPr="00D55052">
        <w:rPr>
          <w:noProof/>
        </w:rPr>
        <w:t>(Wickham, 2019)</w:t>
      </w:r>
      <w:r w:rsidR="00284493">
        <w:fldChar w:fldCharType="end"/>
      </w:r>
      <w:r w:rsidR="00284493">
        <w:t xml:space="preserve"> </w:t>
      </w:r>
      <w:r>
        <w:t xml:space="preserve">was used </w:t>
      </w:r>
      <w:r w:rsidR="00284493">
        <w:t xml:space="preserve">to separate the first author if more than one author was present. As such, we only considered unique surnames of first authors per species. </w:t>
      </w:r>
      <w:r w:rsidR="002B0FC3">
        <w:t>Th</w:t>
      </w:r>
      <w:r w:rsidR="00C67E47">
        <w:t>erefore</w:t>
      </w:r>
      <w:r w:rsidR="002B0FC3">
        <w:t xml:space="preserve">, our author data </w:t>
      </w:r>
      <w:r w:rsidR="00284493">
        <w:t xml:space="preserve">underestimates the number of people naming new species. </w:t>
      </w:r>
      <w:r w:rsidR="00D55052">
        <w:t xml:space="preserve">In cases where different authors had the same surname, the original descriptions </w:t>
      </w:r>
      <w:r>
        <w:t xml:space="preserve">were used </w:t>
      </w:r>
      <w:r w:rsidR="00D55052">
        <w:t xml:space="preserve">to distinguish them from each other. If this was not possible, </w:t>
      </w:r>
      <w:r w:rsidR="001F6E2D">
        <w:t xml:space="preserve">we only </w:t>
      </w:r>
      <w:r w:rsidR="00D55052">
        <w:t xml:space="preserve">counted a surname for 50 years from first occurrence. </w:t>
      </w:r>
      <w:r w:rsidR="001F6E2D">
        <w:t>The n</w:t>
      </w:r>
      <w:r w:rsidR="00D55052">
        <w:t>umber of descriptions per year divided by the number of first authors of that year was used as a proxy for taxonomic effort.</w:t>
      </w:r>
    </w:p>
    <w:p w14:paraId="1A15B241" w14:textId="77777777" w:rsidR="00D55052" w:rsidRPr="00E55D30" w:rsidRDefault="00D55052" w:rsidP="00E55D30">
      <w:pPr>
        <w:pStyle w:val="Heading3"/>
      </w:pPr>
      <w:r w:rsidRPr="00E55D30">
        <w:t>Data analysis</w:t>
      </w:r>
    </w:p>
    <w:p w14:paraId="6BF30357" w14:textId="0B74ACE5" w:rsidR="00BD4930" w:rsidRDefault="00CF7337" w:rsidP="00CF7337">
      <w:r w:rsidRPr="00CF7337">
        <w:t>ARIMA</w:t>
      </w:r>
      <w:r w:rsidR="00D409F0">
        <w:t xml:space="preserve"> </w:t>
      </w:r>
      <w:r w:rsidR="00D409F0" w:rsidRPr="00CF7337">
        <w:t>(Autoregressive Integrated Moving Average)</w:t>
      </w:r>
      <w:r w:rsidRPr="00CF7337">
        <w:t xml:space="preserve"> models </w:t>
      </w:r>
      <w:r>
        <w:t>were</w:t>
      </w:r>
      <w:r w:rsidR="00D55052">
        <w:t xml:space="preserve"> used to explore the relationship between marine parasites and non-parasitic marine species rates of description</w:t>
      </w:r>
      <w:r>
        <w:t xml:space="preserve"> and taxonomic effort</w:t>
      </w:r>
      <w:r w:rsidR="00D55052">
        <w:t xml:space="preserve">. </w:t>
      </w:r>
      <w:r>
        <w:t>As these data were a time series</w:t>
      </w:r>
      <w:r w:rsidR="00D409F0">
        <w:t>, current values are dependent on previous values</w:t>
      </w:r>
      <w:r>
        <w:t>, ARIMA models</w:t>
      </w:r>
      <w:r w:rsidRPr="00CF7337">
        <w:t xml:space="preserve"> relate the present value of a series to past values and past prediction errors</w:t>
      </w:r>
      <w:r>
        <w:t xml:space="preserve"> </w:t>
      </w:r>
      <w:r w:rsidR="00230A5D">
        <w:t>considering</w:t>
      </w:r>
      <w:r>
        <w:t xml:space="preserve"> the non-independent nature of time series analysis</w:t>
      </w:r>
      <w:r w:rsidR="00BD4930">
        <w:t xml:space="preserve"> </w:t>
      </w:r>
      <w:r w:rsidR="00DF7EA6">
        <w:fldChar w:fldCharType="begin" w:fldLock="1"/>
      </w:r>
      <w:r w:rsidR="002D317E">
        <w:instrText>ADDIN CSL_CITATION {"citationItems":[{"id":"ITEM-1","itemData":{"DOI":"10.1111/j.1467-9892.2009.00647.x","ISBN":"9780387886978","abstract":"This book gives you a step-by-step introduction to analysing time series using the open source software R. Once the model has been introduced it is used to generate synthetic data, using R code, and these generated data are then used to estimate its parameters. This sequence confirms understanding of both the model and the R routine for fitting it to the data. Finally, the model is applied to an analysis of a historical data set. By using R, the whole procedure can be reproduced by the reader. All the data sets used in the book are available on the website The book is written for undergraduate students of mathematics, economics, business and finance, geography, engineering and related disciplines, and postgraduate students who may need to analyze time series as part of their taught program or their research.","author":[{"dropping-particle":"","family":"Cowpertwait","given":"Paul S. P.","non-dropping-particle":"","parse-names":false,"suffix":""},{"dropping-particle":"V.","family":"Metcalfe","given":"Andrew","non-dropping-particle":"","parse-names":false,"suffix":""}],"container-title":"Journal of Time Series Analysis","id":"ITEM-1","issue":"5","issued":{"date-parts":[["2009"]]},"number-of-pages":"254","publisher":"Springer","publisher-place":"New York, USA","title":"Introductory Time Series with R","type":"book","volume":"31"},"uris":["http://www.mendeley.com/documents/?uuid=f34990e9-d43f-452a-bbc8-1b5870a11a6f"]}],"mendeley":{"formattedCitation":"(Cowpertwait &amp; Metcalfe, 2009)","plainTextFormattedCitation":"(Cowpertwait &amp; Metcalfe, 2009)","previouslyFormattedCitation":"(Cowpertwait &amp; Metcalfe, 2009)"},"properties":{"noteIndex":0},"schema":"https://github.com/citation-style-language/schema/raw/master/csl-citation.json"}</w:instrText>
      </w:r>
      <w:r w:rsidR="00DF7EA6">
        <w:fldChar w:fldCharType="separate"/>
      </w:r>
      <w:r w:rsidR="00DF7EA6" w:rsidRPr="00DF7EA6">
        <w:rPr>
          <w:noProof/>
        </w:rPr>
        <w:t>(Cowpertwait &amp; Metcalfe, 2009)</w:t>
      </w:r>
      <w:r w:rsidR="00DF7EA6">
        <w:fldChar w:fldCharType="end"/>
      </w:r>
      <w:r>
        <w:t xml:space="preserve">. </w:t>
      </w:r>
      <w:r w:rsidR="00BD4930">
        <w:t xml:space="preserve">The models </w:t>
      </w:r>
      <w:r w:rsidR="00677C6D">
        <w:t>fitted conformed to an ARIMA (0,</w:t>
      </w:r>
      <w:r w:rsidR="00DF7EA6">
        <w:t>0</w:t>
      </w:r>
      <w:r w:rsidR="00677C6D">
        <w:t>,1)</w:t>
      </w:r>
      <w:r w:rsidR="00BD4930">
        <w:t>:</w:t>
      </w:r>
    </w:p>
    <w:p w14:paraId="49D19826" w14:textId="2830D31F" w:rsidR="00BD4930" w:rsidRDefault="00BD4930" w:rsidP="00CF7337">
      <w:r>
        <w:t>No. of descriptions/authors per year ~ (</w:t>
      </w:r>
      <w:proofErr w:type="spellStart"/>
      <w:r w:rsidR="00BA6FAF">
        <w:t>Parasites:Non-Parasites</w:t>
      </w:r>
      <w:proofErr w:type="spellEnd"/>
      <w:r w:rsidR="00BA6FAF">
        <w:t xml:space="preserve">) + s(Year, by = </w:t>
      </w:r>
      <w:proofErr w:type="spellStart"/>
      <w:r w:rsidR="00BA6FAF">
        <w:t>Parasites:Non-Parasites</w:t>
      </w:r>
      <w:proofErr w:type="spellEnd"/>
      <w:r w:rsidR="00BA6FAF">
        <w:t>)</w:t>
      </w:r>
      <w:r w:rsidR="002A6E55">
        <w:t xml:space="preserve">, </w:t>
      </w:r>
      <w:r w:rsidR="00A0046D" w:rsidRPr="00A0046D">
        <w:t xml:space="preserve">correlation = </w:t>
      </w:r>
      <w:proofErr w:type="spellStart"/>
      <w:r w:rsidR="00A0046D" w:rsidRPr="00A0046D">
        <w:t>corARMA</w:t>
      </w:r>
      <w:proofErr w:type="spellEnd"/>
      <w:r w:rsidR="00A0046D" w:rsidRPr="00A0046D">
        <w:t>(form = ~ Year|</w:t>
      </w:r>
      <w:r w:rsidR="002A6E55" w:rsidRPr="002A6E55">
        <w:t xml:space="preserve"> </w:t>
      </w:r>
      <w:proofErr w:type="spellStart"/>
      <w:r w:rsidR="002A6E55">
        <w:t>Parasites:Non-Parasites</w:t>
      </w:r>
      <w:proofErr w:type="spellEnd"/>
      <w:r w:rsidR="00A0046D" w:rsidRPr="00A0046D">
        <w:t>, q = 1)</w:t>
      </w:r>
    </w:p>
    <w:p w14:paraId="17B48D65" w14:textId="1B7E5494" w:rsidR="00D55052" w:rsidRDefault="00D55052" w:rsidP="00CB678A">
      <w:r>
        <w:t>I compared rates of description for non-parasitic species with parasitic species of the same year to determine if there were any trends in this relationship. It is assumed that parasitic rates of discovery are determined by the rates of discovery in their hosts as</w:t>
      </w:r>
      <w:r w:rsidR="00B566A7">
        <w:t xml:space="preserve"> a</w:t>
      </w:r>
      <w:r>
        <w:t xml:space="preserve"> host</w:t>
      </w:r>
      <w:r w:rsidR="00B566A7">
        <w:t xml:space="preserve"> may need to be described</w:t>
      </w:r>
      <w:r>
        <w:t xml:space="preserve"> before you can describe its parasite </w:t>
      </w:r>
      <w:r w:rsidR="00C54E64">
        <w:fldChar w:fldCharType="begin" w:fldLock="1"/>
      </w:r>
      <w:r w:rsidR="003201C5">
        <w:instrText>ADDIN CSL_CITATION {"citationItems":[{"id":"ITEM-1","itemData":{"ISBN":"1-58834-170-4","author":[{"dropping-particle":"","family":"Poulin","given":"Robert","non-dropping-particle":"","parse-names":false,"suffix":""},{"dropping-particle":"","family":"Morand","given":"Serge","non-dropping-particle":"","parse-names":false,"suffix":""}],"id":"ITEM-1","issued":{"date-parts":[["2004"]]},"number-of-pages":"216","publisher":"Smithsonian Institution Press","publisher-place":"Washington, DC","title":"Parasite Biodiversity","type":"book"},"uris":["http://www.mendeley.com/documents/?uuid=35385d2d-b60e-4087-8230-b53d979ce875"]}],"mendeley":{"formattedCitation":"(Poulin &amp; Morand, 2004)","plainTextFormattedCitation":"(Poulin &amp; Morand, 2004)","previouslyFormattedCitation":"(Poulin &amp; Morand, 2004)"},"properties":{"noteIndex":0},"schema":"https://github.com/citation-style-language/schema/raw/master/csl-citation.json"}</w:instrText>
      </w:r>
      <w:r w:rsidR="00C54E64">
        <w:fldChar w:fldCharType="separate"/>
      </w:r>
      <w:r w:rsidR="00C54E64" w:rsidRPr="00C54E64">
        <w:rPr>
          <w:noProof/>
        </w:rPr>
        <w:t>(Poulin &amp; Morand, 2004)</w:t>
      </w:r>
      <w:r w:rsidR="00C54E64">
        <w:fldChar w:fldCharType="end"/>
      </w:r>
      <w:r>
        <w:t xml:space="preserve">. A </w:t>
      </w:r>
      <w:r w:rsidR="00BA6FAF">
        <w:t xml:space="preserve">Generalized </w:t>
      </w:r>
      <w:r w:rsidR="00340A41">
        <w:t>A</w:t>
      </w:r>
      <w:r w:rsidR="00BA6FAF">
        <w:t xml:space="preserve">dditive </w:t>
      </w:r>
      <w:r w:rsidR="00340A41">
        <w:t>M</w:t>
      </w:r>
      <w:r w:rsidR="00BA6FAF">
        <w:t>odel (</w:t>
      </w:r>
      <w:r>
        <w:t>GAM</w:t>
      </w:r>
      <w:r w:rsidR="00BA6FAF">
        <w:t>)</w:t>
      </w:r>
      <w:r>
        <w:t xml:space="preserve"> was used to </w:t>
      </w:r>
      <w:r w:rsidR="00DF7EA6">
        <w:t>test if there was significant co-variation between description rates of parasites to non-parasitic species. These data were</w:t>
      </w:r>
      <w:r>
        <w:t xml:space="preserve"> then split in </w:t>
      </w:r>
      <w:r w:rsidR="00B57BA1">
        <w:t>50-year</w:t>
      </w:r>
      <w:r>
        <w:t xml:space="preserve"> increments from 1750 to 2020 to see if there </w:t>
      </w:r>
      <w:r w:rsidR="00B57BA1">
        <w:t>we</w:t>
      </w:r>
      <w:r>
        <w:t xml:space="preserve">re any changes in this trend over time. </w:t>
      </w:r>
      <w:r w:rsidR="00BA6FAF">
        <w:t xml:space="preserve">GAM’s fit non-parametric smoothing functions to covariates in a model and allow comparisons between trajectories of the response variable with respect to other factors without the need to fit functions to the data </w:t>
      </w:r>
      <w:r w:rsidR="00BA6FAF">
        <w:fldChar w:fldCharType="begin" w:fldLock="1"/>
      </w:r>
      <w:r w:rsidR="00BA6FAF">
        <w:instrText>ADDIN CSL_CITATION {"citationItems":[{"id":"ITEM-1","itemData":{"DOI":"10.1201/9781315370279","abstract":"Description 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author":[{"dropping-particle":"","family":"Wood","given":"Simon J","non-dropping-particle":"","parse-names":false,"suffix":""}],"edition":"2nd Editio","id":"ITEM-1","issued":{"date-parts":[["2017"]]},"note":"https://web-b-ebscohost-com.ezproxy.auckland.ac.nz/ehost/ebookviewer/ebook?nobk=y&amp;amp;sid=7e83042c-963f-4920-9fc6-4e6d296a9743@pdc-v-sessmgr04&amp;amp;vid=3&amp;amp;format=EB","number-of-pages":"309","publisher":"Chapman and Hall","title":"Generalized Additive Models: An Introduction with R (2nd edition)","type":"book"},"uris":["http://www.mendeley.com/documents/?uuid=c084c449-f7fc-3a94-9603-43ca38dc22b0"]}],"mendeley":{"formattedCitation":"(Wood, 2017)","plainTextFormattedCitation":"(Wood, 2017)","previouslyFormattedCitation":"(Wood, 2017)"},"properties":{"noteIndex":0},"schema":"https://github.com/citation-style-language/schema/raw/master/csl-citation.json"}</w:instrText>
      </w:r>
      <w:r w:rsidR="00BA6FAF">
        <w:fldChar w:fldCharType="separate"/>
      </w:r>
      <w:r w:rsidR="00BA6FAF" w:rsidRPr="00D55052">
        <w:rPr>
          <w:noProof/>
        </w:rPr>
        <w:t>(Wood, 2017)</w:t>
      </w:r>
      <w:r w:rsidR="00BA6FAF">
        <w:fldChar w:fldCharType="end"/>
      </w:r>
      <w:r w:rsidR="00BA6FAF">
        <w:t>. The models were:</w:t>
      </w:r>
    </w:p>
    <w:p w14:paraId="55F2A4F2" w14:textId="74EF89C5" w:rsidR="00C67E47" w:rsidRDefault="00C67E47" w:rsidP="00CB678A">
      <w:r>
        <w:t>Parasites ~ s(non-Parasites)</w:t>
      </w:r>
    </w:p>
    <w:p w14:paraId="2156003A" w14:textId="1472E2D7" w:rsidR="00DF7EA6" w:rsidRPr="00DF7EA6" w:rsidRDefault="00DF7EA6" w:rsidP="00DF7EA6">
      <w:r>
        <w:t xml:space="preserve">All ARIMA and GAM models were drawn through </w:t>
      </w:r>
      <w:proofErr w:type="spellStart"/>
      <w:r w:rsidRPr="00BD4930">
        <w:rPr>
          <w:i/>
        </w:rPr>
        <w:t>gamm</w:t>
      </w:r>
      <w:proofErr w:type="spellEnd"/>
      <w:r w:rsidRPr="00BD4930">
        <w:rPr>
          <w:i/>
        </w:rPr>
        <w:t>()</w:t>
      </w:r>
      <w:r w:rsidRPr="00E65214">
        <w:rPr>
          <w:iCs/>
        </w:rPr>
        <w:t xml:space="preserve"> and </w:t>
      </w:r>
      <w:r>
        <w:rPr>
          <w:i/>
        </w:rPr>
        <w:t>gam()</w:t>
      </w:r>
      <w:r>
        <w:t xml:space="preserve"> functions</w:t>
      </w:r>
      <w:r w:rsidR="00E65214">
        <w:t xml:space="preserve"> respectfully</w:t>
      </w:r>
      <w:r>
        <w:t xml:space="preserve"> within the </w:t>
      </w:r>
      <w:proofErr w:type="spellStart"/>
      <w:r w:rsidRPr="00D55052">
        <w:rPr>
          <w:i/>
          <w:iCs/>
        </w:rPr>
        <w:t>mgcv</w:t>
      </w:r>
      <w:proofErr w:type="spellEnd"/>
      <w:r>
        <w:t xml:space="preserve"> package (Wood, 2017) and model assessments were visualized and confirmed using </w:t>
      </w:r>
      <w:r w:rsidRPr="00AA02BA">
        <w:rPr>
          <w:i/>
          <w:iCs/>
        </w:rPr>
        <w:t>gratia</w:t>
      </w:r>
      <w:r>
        <w:t xml:space="preserve"> </w:t>
      </w:r>
      <w:r>
        <w:fldChar w:fldCharType="begin" w:fldLock="1"/>
      </w:r>
      <w:r>
        <w:instrText>ADDIN CSL_CITATION {"citationItems":[{"id":"ITEM-1","itemData":{"author":[{"dropping-particle":"","family":"Simpson","given":"Gavin L.","non-dropping-particle":"","parse-names":false,"suffix":""}],"id":"ITEM-1","issued":{"date-parts":[["2020"]]},"title":"gratia: Graceful 'ggplot'-Based Graphics and Other Functions for GAMs Fitted Using 'mgcv'. R package version 0.3.1.","type":"article"},"uris":["http://www.mendeley.com/documents/?uuid=53131a10-2219-4c94-90a1-71b60187a9bf"]}],"mendeley":{"formattedCitation":"(Simpson, 2020)","plainTextFormattedCitation":"(Simpson, 2020)","previouslyFormattedCitation":"(Simpson, 2020)"},"properties":{"noteIndex":0},"schema":"https://github.com/citation-style-language/schema/raw/master/csl-citation.json"}</w:instrText>
      </w:r>
      <w:r>
        <w:fldChar w:fldCharType="separate"/>
      </w:r>
      <w:r w:rsidRPr="00AA02BA">
        <w:rPr>
          <w:noProof/>
        </w:rPr>
        <w:t>(Simpson, 2020)</w:t>
      </w:r>
      <w:r>
        <w:fldChar w:fldCharType="end"/>
      </w:r>
      <w:r>
        <w:t xml:space="preserve"> package.</w:t>
      </w:r>
      <w:r w:rsidR="00C67E47" w:rsidRPr="00C67E47">
        <w:t xml:space="preserve"> </w:t>
      </w:r>
      <w:r w:rsidR="00C67E47">
        <w:t>Once models were fitted and their assessments displayed models conforming to statistical assumptions,</w:t>
      </w:r>
      <w:r>
        <w:t xml:space="preserve"> model</w:t>
      </w:r>
      <w:r w:rsidR="000A4D7A">
        <w:t xml:space="preserve"> outputs</w:t>
      </w:r>
      <w:r>
        <w:t xml:space="preserve"> were </w:t>
      </w:r>
      <w:r w:rsidR="000A4D7A">
        <w:t>produced</w:t>
      </w:r>
      <w:r>
        <w:t xml:space="preserve"> using </w:t>
      </w:r>
      <w:proofErr w:type="spellStart"/>
      <w:r>
        <w:rPr>
          <w:i/>
          <w:iCs/>
        </w:rPr>
        <w:t>modelr</w:t>
      </w:r>
      <w:proofErr w:type="spellEnd"/>
      <w:r>
        <w:t xml:space="preserve"> package </w:t>
      </w:r>
      <w:r w:rsidR="002D317E">
        <w:fldChar w:fldCharType="begin" w:fldLock="1"/>
      </w:r>
      <w:r w:rsidR="0079533D">
        <w:instrText>ADDIN CSL_CITATION {"citationItems":[{"id":"ITEM-1","itemData":{"author":[{"dropping-particle":"","family":"Wickham","given":"Hadley","non-dropping-particle":"","parse-names":false,"suffix":""}],"id":"ITEM-1","issued":{"date-parts":[["2020"]]},"number":"R package version 0.1.8.","title":"modelr: Modelling Functions that Work with the Pipe","type":"article"},"uris":["http://www.mendeley.com/documents/?uuid=00b261ea-06bc-4efe-9080-eab39fdc9e4f"]}],"mendeley":{"formattedCitation":"(Wickham, 2020)","plainTextFormattedCitation":"(Wickham, 2020)","previouslyFormattedCitation":"(Wickham, 2020)"},"properties":{"noteIndex":0},"schema":"https://github.com/citation-style-language/schema/raw/master/csl-citation.json"}</w:instrText>
      </w:r>
      <w:r w:rsidR="002D317E">
        <w:fldChar w:fldCharType="separate"/>
      </w:r>
      <w:r w:rsidR="002D317E" w:rsidRPr="002D317E">
        <w:rPr>
          <w:noProof/>
        </w:rPr>
        <w:t>(Wickham, 2020)</w:t>
      </w:r>
      <w:r w:rsidR="002D317E">
        <w:fldChar w:fldCharType="end"/>
      </w:r>
      <w:r>
        <w:t>.</w:t>
      </w:r>
    </w:p>
    <w:p w14:paraId="1A765D8D" w14:textId="5E5C25FD" w:rsidR="00C77D0D" w:rsidRDefault="00D55052" w:rsidP="00CB678A">
      <w:r>
        <w:t>All analysis was conducted in</w:t>
      </w:r>
      <w:r w:rsidR="000A4D7A">
        <w:t xml:space="preserve"> the</w:t>
      </w:r>
      <w:r>
        <w:t xml:space="preserve"> R environment (R Core Team, 2013) with the use of </w:t>
      </w:r>
      <w:proofErr w:type="spellStart"/>
      <w:r w:rsidRPr="00AA02BA">
        <w:rPr>
          <w:i/>
          <w:iCs/>
        </w:rPr>
        <w:t>tidyverse</w:t>
      </w:r>
      <w:proofErr w:type="spellEnd"/>
      <w:r>
        <w:t xml:space="preserve"> (</w:t>
      </w:r>
      <w:proofErr w:type="spellStart"/>
      <w:r w:rsidRPr="00AA02BA">
        <w:rPr>
          <w:i/>
          <w:iCs/>
        </w:rPr>
        <w:t>dplyr</w:t>
      </w:r>
      <w:proofErr w:type="spellEnd"/>
      <w:r>
        <w:t xml:space="preserve">, </w:t>
      </w:r>
      <w:proofErr w:type="spellStart"/>
      <w:r w:rsidRPr="00AA02BA">
        <w:rPr>
          <w:i/>
          <w:iCs/>
        </w:rPr>
        <w:t>readr</w:t>
      </w:r>
      <w:proofErr w:type="spellEnd"/>
      <w:r>
        <w:t xml:space="preserve">, </w:t>
      </w:r>
      <w:proofErr w:type="spellStart"/>
      <w:r w:rsidRPr="00AA02BA">
        <w:rPr>
          <w:i/>
          <w:iCs/>
        </w:rPr>
        <w:t>stringr</w:t>
      </w:r>
      <w:proofErr w:type="spellEnd"/>
      <w:r>
        <w:t xml:space="preserve">, </w:t>
      </w:r>
      <w:r w:rsidRPr="00AA02BA">
        <w:rPr>
          <w:i/>
          <w:iCs/>
        </w:rPr>
        <w:t>ggplot2</w:t>
      </w:r>
      <w:r>
        <w:t>)</w:t>
      </w:r>
      <w:r w:rsidR="00AA02BA">
        <w:t xml:space="preserve"> </w:t>
      </w:r>
      <w:r w:rsidR="00AA02BA">
        <w:fldChar w:fldCharType="begin" w:fldLock="1"/>
      </w:r>
      <w:r w:rsidR="00C54E64">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number":"R package version 1.2.1","page":"1686","title":"Welcome to the tidyverse","type":"article-journal","volume":"4"},"uris":["http://www.mendeley.com/documents/?uuid=e03c7c76-2445-4257-bb7b-8b90e3a490dd"]}],"mendeley":{"formattedCitation":"(Wickham et al., 2019)","plainTextFormattedCitation":"(Wickham et al., 2019)","previouslyFormattedCitation":"(Wickham et al., 2019)"},"properties":{"noteIndex":0},"schema":"https://github.com/citation-style-language/schema/raw/master/csl-citation.json"}</w:instrText>
      </w:r>
      <w:r w:rsidR="00AA02BA">
        <w:fldChar w:fldCharType="separate"/>
      </w:r>
      <w:r w:rsidR="00176B69" w:rsidRPr="00176B69">
        <w:rPr>
          <w:noProof/>
        </w:rPr>
        <w:t>(Wickham et al., 2019)</w:t>
      </w:r>
      <w:r w:rsidR="00AA02BA">
        <w:fldChar w:fldCharType="end"/>
      </w:r>
      <w:r>
        <w:t>, along with above mentioned packages.</w:t>
      </w:r>
    </w:p>
    <w:p w14:paraId="077FDE7F" w14:textId="72325A86" w:rsidR="00AA02BA" w:rsidRDefault="00AA02BA" w:rsidP="002F4658">
      <w:pPr>
        <w:pStyle w:val="Heading2"/>
      </w:pPr>
      <w:r>
        <w:t>Results</w:t>
      </w:r>
    </w:p>
    <w:p w14:paraId="10C7C2B0" w14:textId="09513ADE" w:rsidR="00AA02BA" w:rsidRDefault="00B566A7" w:rsidP="00CB678A">
      <w:r>
        <w:lastRenderedPageBreak/>
        <w:t xml:space="preserve">In total, </w:t>
      </w:r>
      <w:r w:rsidR="002D317E">
        <w:t>27 699</w:t>
      </w:r>
      <w:r>
        <w:t xml:space="preserve"> species of marine parasites were included in th</w:t>
      </w:r>
      <w:r w:rsidR="0095096F">
        <w:t>is</w:t>
      </w:r>
      <w:r>
        <w:t xml:space="preserve"> dataset (Table 1). These data were spread across 11 phyla and 23 classes. The group ‘helminths’ (</w:t>
      </w:r>
      <w:proofErr w:type="spellStart"/>
      <w:r>
        <w:t>Acanthocephala</w:t>
      </w:r>
      <w:proofErr w:type="spellEnd"/>
      <w:r>
        <w:t>, Nematoda, and Platyhelminthes) constitute</w:t>
      </w:r>
      <w:r w:rsidR="0021396A">
        <w:t>d</w:t>
      </w:r>
      <w:r>
        <w:t xml:space="preserve"> </w:t>
      </w:r>
      <w:r w:rsidR="00974E19">
        <w:t>60</w:t>
      </w:r>
      <w:r>
        <w:t xml:space="preserve">% of species within the dataset. </w:t>
      </w:r>
      <w:r w:rsidR="000432B4">
        <w:t>T</w:t>
      </w:r>
      <w:r>
        <w:t>he next two largest groups</w:t>
      </w:r>
      <w:r w:rsidR="000432B4">
        <w:t xml:space="preserve"> </w:t>
      </w:r>
      <w:r w:rsidR="001511A0">
        <w:t>were</w:t>
      </w:r>
      <w:r>
        <w:t xml:space="preserve"> Arthropoda and Mollusca</w:t>
      </w:r>
      <w:r w:rsidR="001511A0">
        <w:t xml:space="preserve"> with 24% and 13% of all species respectively</w:t>
      </w:r>
      <w:r w:rsidR="00F532E9">
        <w:t>. T</w:t>
      </w:r>
      <w:r>
        <w:t>he final 3% of species constitute</w:t>
      </w:r>
      <w:r w:rsidR="0021396A">
        <w:t>d</w:t>
      </w:r>
      <w:r>
        <w:t xml:space="preserve"> </w:t>
      </w:r>
      <w:r w:rsidR="000432B4">
        <w:t xml:space="preserve">Annelida, </w:t>
      </w:r>
      <w:r>
        <w:t xml:space="preserve">Chordata, </w:t>
      </w:r>
      <w:proofErr w:type="spellStart"/>
      <w:r>
        <w:t>Diceymida</w:t>
      </w:r>
      <w:proofErr w:type="spellEnd"/>
      <w:r>
        <w:t xml:space="preserve">, Myxozoa, </w:t>
      </w:r>
      <w:proofErr w:type="spellStart"/>
      <w:r>
        <w:t>Orthonectida</w:t>
      </w:r>
      <w:proofErr w:type="spellEnd"/>
      <w:r>
        <w:t xml:space="preserve"> and three species of Tardigrada.</w:t>
      </w:r>
    </w:p>
    <w:p w14:paraId="3C50243A" w14:textId="2AF9EFDE" w:rsidR="00B566A7" w:rsidRDefault="00B566A7" w:rsidP="00CB678A">
      <w:r>
        <w:t xml:space="preserve">A total of </w:t>
      </w:r>
      <w:r w:rsidR="000432B4">
        <w:t>202 252</w:t>
      </w:r>
      <w:r>
        <w:t xml:space="preserve"> marine </w:t>
      </w:r>
      <w:r w:rsidR="009900D7">
        <w:t xml:space="preserve">animal </w:t>
      </w:r>
      <w:r>
        <w:t xml:space="preserve">species were downloaded from </w:t>
      </w:r>
      <w:proofErr w:type="spellStart"/>
      <w:r>
        <w:t>WoRMS</w:t>
      </w:r>
      <w:proofErr w:type="spellEnd"/>
      <w:r>
        <w:t xml:space="preserve"> and the </w:t>
      </w:r>
      <w:r w:rsidR="000A4D7A">
        <w:t>27 699</w:t>
      </w:r>
      <w:r>
        <w:t xml:space="preserve"> parasitic species were removed from that dataset. This resulted in a dataset of </w:t>
      </w:r>
      <w:r w:rsidRPr="00B06FB0">
        <w:t>17</w:t>
      </w:r>
      <w:r w:rsidR="000A4D7A">
        <w:t>4</w:t>
      </w:r>
      <w:r>
        <w:t xml:space="preserve"> </w:t>
      </w:r>
      <w:r w:rsidR="000A4D7A">
        <w:t>553</w:t>
      </w:r>
      <w:r>
        <w:t xml:space="preserve"> marine non-parasitic species. Therefore, of all </w:t>
      </w:r>
      <w:r w:rsidR="0021396A">
        <w:t xml:space="preserve">currently described </w:t>
      </w:r>
      <w:r>
        <w:t xml:space="preserve">marine </w:t>
      </w:r>
      <w:r w:rsidR="001511A0">
        <w:t xml:space="preserve">animal </w:t>
      </w:r>
      <w:r>
        <w:t xml:space="preserve">species </w:t>
      </w:r>
      <w:r w:rsidRPr="009A3C0D">
        <w:t>1</w:t>
      </w:r>
      <w:r w:rsidR="000A4D7A">
        <w:t>4</w:t>
      </w:r>
      <w:r w:rsidRPr="009A3C0D">
        <w:t xml:space="preserve"> % are parasitic</w:t>
      </w:r>
      <w:r>
        <w:t xml:space="preserve">. </w:t>
      </w:r>
    </w:p>
    <w:p w14:paraId="0B6A3144" w14:textId="77777777" w:rsidR="00B566A7" w:rsidRPr="00E55D30" w:rsidRDefault="00B566A7" w:rsidP="00E55D30">
      <w:pPr>
        <w:pStyle w:val="Heading3"/>
      </w:pPr>
      <w:bookmarkStart w:id="0" w:name="_Toc40971525"/>
      <w:r w:rsidRPr="00E55D30">
        <w:t>Description rates</w:t>
      </w:r>
      <w:bookmarkEnd w:id="0"/>
    </w:p>
    <w:p w14:paraId="4570905F" w14:textId="49499DF1" w:rsidR="00B566A7" w:rsidRDefault="00B566A7" w:rsidP="00CB678A">
      <w:r>
        <w:t xml:space="preserve">The earliest descriptions in this dataset are a product of Carl Linnaeus from his early publication </w:t>
      </w:r>
      <w:r>
        <w:rPr>
          <w:i/>
        </w:rPr>
        <w:t>Systema Naturae Vol. 10</w:t>
      </w:r>
      <w:r w:rsidRPr="00325E98">
        <w:rPr>
          <w:i/>
        </w:rPr>
        <w:t xml:space="preserve"> </w:t>
      </w:r>
      <w:r w:rsidR="002A6E55">
        <w:fldChar w:fldCharType="begin" w:fldLock="1"/>
      </w:r>
      <w:r w:rsidR="00BF72C3">
        <w:instrText>ADDIN CSL_CITATION {"citationItems":[{"id":"ITEM-1","itemData":{"author":[{"dropping-particle":"","family":"Linnaeus","given":"Carl","non-dropping-particle":"","parse-names":false,"suffix":""}],"id":"ITEM-1","issued":{"date-parts":[["1758"]]},"publisher":"Plazi. org taxonomic treatments database","title":"Systema naturae. Regnum animale","type":"book"},"uris":["http://www.mendeley.com/documents/?uuid=278e34f3-efcd-43d2-ab0a-76ec2f5476fc"]}],"mendeley":{"formattedCitation":"(Linnaeus, 1758)","manualFormatting":"(1758)","plainTextFormattedCitation":"(Linnaeus, 1758)","previouslyFormattedCitation":"(Linnaeus, 1758)"},"properties":{"noteIndex":0},"schema":"https://github.com/citation-style-language/schema/raw/master/csl-citation.json"}</w:instrText>
      </w:r>
      <w:r w:rsidR="002A6E55">
        <w:fldChar w:fldCharType="separate"/>
      </w:r>
      <w:r w:rsidR="002A6E55" w:rsidRPr="002A6E55">
        <w:rPr>
          <w:noProof/>
        </w:rPr>
        <w:t>(1758)</w:t>
      </w:r>
      <w:r w:rsidR="002A6E55">
        <w:fldChar w:fldCharType="end"/>
      </w:r>
      <w:r>
        <w:t xml:space="preserve">, </w:t>
      </w:r>
      <w:r w:rsidRPr="00325E98">
        <w:t>where</w:t>
      </w:r>
      <w:r>
        <w:t xml:space="preserve"> he described</w:t>
      </w:r>
      <w:r w:rsidRPr="00074FBE">
        <w:rPr>
          <w:color w:val="222222"/>
          <w:sz w:val="21"/>
          <w:szCs w:val="21"/>
        </w:rPr>
        <w:t xml:space="preserve"> </w:t>
      </w:r>
      <w:r>
        <w:rPr>
          <w:color w:val="222222"/>
          <w:sz w:val="21"/>
          <w:szCs w:val="21"/>
        </w:rPr>
        <w:t>4,400 species of animal</w:t>
      </w:r>
      <w:r>
        <w:t xml:space="preserve">, including 732 non-parasitic marine species and 37 marine parasites. </w:t>
      </w:r>
      <w:r w:rsidR="005C3CF4">
        <w:t>F</w:t>
      </w:r>
      <w:r w:rsidRPr="0006298D">
        <w:t xml:space="preserve">rom the early 1800’s until a century later, marine </w:t>
      </w:r>
      <w:r>
        <w:t xml:space="preserve">non-parasite </w:t>
      </w:r>
      <w:r w:rsidRPr="0006298D">
        <w:t xml:space="preserve">description rates steadily </w:t>
      </w:r>
      <w:r>
        <w:t xml:space="preserve">outpaced those of marine parasites (df = </w:t>
      </w:r>
      <w:r w:rsidRPr="00976372">
        <w:t>1</w:t>
      </w:r>
      <w:r>
        <w:t>;</w:t>
      </w:r>
      <w:r w:rsidRPr="00976372">
        <w:t xml:space="preserve"> </w:t>
      </w:r>
      <w:r w:rsidR="00BC1CC2">
        <w:t>F</w:t>
      </w:r>
      <w:r w:rsidR="00AF68FE">
        <w:t xml:space="preserve"> </w:t>
      </w:r>
      <w:r>
        <w:t xml:space="preserve">= </w:t>
      </w:r>
      <w:r w:rsidR="00BC1CC2">
        <w:t>2413</w:t>
      </w:r>
      <w:r>
        <w:t>; p &lt; 0.001)</w:t>
      </w:r>
      <w:r w:rsidR="005C3CF4">
        <w:t xml:space="preserve"> (Figure 1a)</w:t>
      </w:r>
      <w:r>
        <w:t>.</w:t>
      </w:r>
      <w:r w:rsidR="005C3CF4">
        <w:t xml:space="preserve"> </w:t>
      </w:r>
      <w:r>
        <w:t xml:space="preserve">Both non-parasites and parasites experienced </w:t>
      </w:r>
      <w:r w:rsidRPr="0006298D">
        <w:t>a d</w:t>
      </w:r>
      <w:r>
        <w:t>rop</w:t>
      </w:r>
      <w:r w:rsidRPr="0006298D">
        <w:t>-in description rate during both the World Wars</w:t>
      </w:r>
      <w:r>
        <w:t>. However, description</w:t>
      </w:r>
      <w:r w:rsidRPr="0006298D">
        <w:t xml:space="preserve"> rates quickly </w:t>
      </w:r>
      <w:r>
        <w:t>recovered, and surpassed levels seen before these global events</w:t>
      </w:r>
      <w:r w:rsidRPr="0006298D">
        <w:t>.</w:t>
      </w:r>
    </w:p>
    <w:p w14:paraId="481C3CC9" w14:textId="48CDD3C7" w:rsidR="005A7D51" w:rsidRDefault="000B42AC" w:rsidP="00CB678A">
      <w:r w:rsidRPr="00CB678A">
        <w:t xml:space="preserve">Within parasitic taxonomic groups molluscs and </w:t>
      </w:r>
      <w:proofErr w:type="spellStart"/>
      <w:r w:rsidR="00201FF5">
        <w:t>p</w:t>
      </w:r>
      <w:r w:rsidRPr="00CB678A">
        <w:t>latyhelminthes</w:t>
      </w:r>
      <w:proofErr w:type="spellEnd"/>
      <w:r w:rsidRPr="00CB678A">
        <w:t xml:space="preserve"> have </w:t>
      </w:r>
      <w:r>
        <w:t xml:space="preserve">comprised most </w:t>
      </w:r>
      <w:r w:rsidRPr="00CB678A">
        <w:t xml:space="preserve">descriptions with intermittent peaks throughout history (Figure </w:t>
      </w:r>
      <w:r>
        <w:t>2a</w:t>
      </w:r>
      <w:r w:rsidRPr="00CB678A">
        <w:t xml:space="preserve">). </w:t>
      </w:r>
      <w:r w:rsidR="00C74009">
        <w:t>H</w:t>
      </w:r>
      <w:r w:rsidRPr="00CB678A">
        <w:t xml:space="preserve">elminth’s peaked later in the 1970’s but their rates have been steadily declining since then. Arthropods have steadily increased since the early 1800’s with a peak in the 1980’s. Of the three major taxonomic groups of parasites, molluscs peaked earliest in the late 1950’s and have seen a resurgence in discovery in the last 20 years. </w:t>
      </w:r>
      <w:r>
        <w:t>Marginally</w:t>
      </w:r>
      <w:r w:rsidRPr="00CB678A">
        <w:t xml:space="preserve"> more ectoparasites have been described than endoparasites (13</w:t>
      </w:r>
      <w:r>
        <w:t xml:space="preserve"> </w:t>
      </w:r>
      <w:r w:rsidRPr="00CB678A">
        <w:t>8</w:t>
      </w:r>
      <w:r>
        <w:t>86</w:t>
      </w:r>
      <w:r w:rsidRPr="00CB678A">
        <w:t xml:space="preserve"> </w:t>
      </w:r>
      <w:r>
        <w:t xml:space="preserve">vs </w:t>
      </w:r>
      <w:r w:rsidRPr="00CB678A">
        <w:t>13</w:t>
      </w:r>
      <w:r>
        <w:t xml:space="preserve"> </w:t>
      </w:r>
      <w:r w:rsidRPr="00CB678A">
        <w:t>8</w:t>
      </w:r>
      <w:r>
        <w:t>13</w:t>
      </w:r>
      <w:r w:rsidRPr="00CB678A">
        <w:t>). Between the 1920’s and 1970’s, endoparasit</w:t>
      </w:r>
      <w:r>
        <w:t>e</w:t>
      </w:r>
      <w:r w:rsidRPr="00CB678A">
        <w:t xml:space="preserve"> descriptions outpaced those of ectoparasit</w:t>
      </w:r>
      <w:r>
        <w:t>es</w:t>
      </w:r>
      <w:r w:rsidRPr="00CB678A">
        <w:t xml:space="preserve">, but have been declining from the 1970’s and ectoparasitic discoveries have remained constant (Figure </w:t>
      </w:r>
      <w:r>
        <w:t>2b</w:t>
      </w:r>
      <w:r w:rsidR="00C74009">
        <w:t>)</w:t>
      </w:r>
      <w:r w:rsidRPr="00CB678A">
        <w:t>.</w:t>
      </w:r>
      <w:r w:rsidR="005A7D51">
        <w:t xml:space="preserve"> </w:t>
      </w:r>
    </w:p>
    <w:p w14:paraId="78014367" w14:textId="066ED45B" w:rsidR="00B44D84" w:rsidRPr="00E55D30" w:rsidRDefault="00B44D84" w:rsidP="00E55D30">
      <w:pPr>
        <w:pStyle w:val="Heading3"/>
      </w:pPr>
      <w:bookmarkStart w:id="1" w:name="_Toc40971526"/>
      <w:r w:rsidRPr="00E55D30">
        <w:t>Taxonomic effort</w:t>
      </w:r>
      <w:bookmarkEnd w:id="1"/>
    </w:p>
    <w:p w14:paraId="6383C45F" w14:textId="73503853" w:rsidR="00B44D84" w:rsidRPr="00CB678A" w:rsidRDefault="00B44D84" w:rsidP="00CB678A">
      <w:r w:rsidRPr="00CB678A">
        <w:t xml:space="preserve">There has been an increase in the number of authors over time describing species (Figure </w:t>
      </w:r>
      <w:r w:rsidR="000D1797">
        <w:t>1</w:t>
      </w:r>
      <w:r w:rsidR="000432B4">
        <w:t>b</w:t>
      </w:r>
      <w:r w:rsidRPr="00CB678A">
        <w:t xml:space="preserve">). This increase is more pronounced for non-parasitic species than parasitic species (df = 1; </w:t>
      </w:r>
      <w:r w:rsidR="005A7D51">
        <w:t>F</w:t>
      </w:r>
      <w:r w:rsidRPr="00CB678A">
        <w:t xml:space="preserve"> = </w:t>
      </w:r>
      <w:r w:rsidR="00BC1CC2">
        <w:t>3654</w:t>
      </w:r>
      <w:r w:rsidRPr="00CB678A">
        <w:t>; p &lt; 0.001)</w:t>
      </w:r>
      <w:r w:rsidR="00320400">
        <w:t>. While relatively f</w:t>
      </w:r>
      <w:r w:rsidRPr="00CB678A">
        <w:t>ewer non-parasitic species</w:t>
      </w:r>
      <w:r w:rsidR="00C968EC">
        <w:t xml:space="preserve"> are</w:t>
      </w:r>
      <w:r w:rsidRPr="00CB678A">
        <w:t xml:space="preserve"> being described in proportion to the number of authors (Figure </w:t>
      </w:r>
      <w:r w:rsidR="00320400">
        <w:t>1</w:t>
      </w:r>
      <w:r w:rsidR="000432B4">
        <w:t>c</w:t>
      </w:r>
      <w:r w:rsidRPr="00CB678A">
        <w:t xml:space="preserve">), </w:t>
      </w:r>
      <w:r w:rsidR="00CB678A" w:rsidRPr="00CB678A">
        <w:t xml:space="preserve">descriptions of new </w:t>
      </w:r>
      <w:r w:rsidRPr="00CB678A">
        <w:t xml:space="preserve">parasites have remained constant. These results indicate that </w:t>
      </w:r>
      <w:r w:rsidR="00CB678A" w:rsidRPr="00CB678A">
        <w:t xml:space="preserve">number of descriptions per author per year </w:t>
      </w:r>
      <w:r w:rsidRPr="00CB678A">
        <w:t>has remained stable for marine parasites yet is on the decline for marine non-parasitic species (</w:t>
      </w:r>
      <w:r w:rsidR="005A7D51">
        <w:t>d</w:t>
      </w:r>
      <w:r w:rsidRPr="00CB678A">
        <w:t xml:space="preserve">f = 1; </w:t>
      </w:r>
      <w:r w:rsidR="005A7D51">
        <w:t>F</w:t>
      </w:r>
      <w:r w:rsidRPr="00CB678A">
        <w:t xml:space="preserve"> = </w:t>
      </w:r>
      <w:r w:rsidR="005A7D51">
        <w:t>71.51</w:t>
      </w:r>
      <w:r w:rsidRPr="00CB678A">
        <w:t>; p &lt; 0.001).</w:t>
      </w:r>
    </w:p>
    <w:p w14:paraId="23F23D8B" w14:textId="15786F4E" w:rsidR="00B566A7" w:rsidRDefault="001B2666" w:rsidP="00CB678A">
      <w:r>
        <w:t>T</w:t>
      </w:r>
      <w:r w:rsidR="00DA1B53">
        <w:t>he</w:t>
      </w:r>
      <w:r>
        <w:t xml:space="preserve"> </w:t>
      </w:r>
      <w:r w:rsidR="00DA1B53">
        <w:t xml:space="preserve">parasitic groups </w:t>
      </w:r>
      <w:r>
        <w:t xml:space="preserve">with most species also had most </w:t>
      </w:r>
      <w:r w:rsidR="00C968EC">
        <w:t>authors</w:t>
      </w:r>
      <w:r>
        <w:t xml:space="preserve"> </w:t>
      </w:r>
      <w:r w:rsidR="00C968EC">
        <w:t xml:space="preserve">(Figure </w:t>
      </w:r>
      <w:r w:rsidR="004A23F6">
        <w:t>3</w:t>
      </w:r>
      <w:r w:rsidR="00C968EC">
        <w:t>).</w:t>
      </w:r>
      <w:r w:rsidR="000A4D7A">
        <w:t xml:space="preserve"> </w:t>
      </w:r>
      <w:r w:rsidR="00DA1B53">
        <w:t>Before the 1900’s, ectoparasites had more authors per year than endo</w:t>
      </w:r>
      <w:r w:rsidR="004A23F6">
        <w:t>parasites</w:t>
      </w:r>
      <w:r w:rsidR="00DA1B53">
        <w:t xml:space="preserve">, yet from the early 1900’s, endoparasites had caught up and </w:t>
      </w:r>
      <w:r w:rsidR="004A23F6">
        <w:t>had more authors (Figure 3)</w:t>
      </w:r>
      <w:r w:rsidR="00DA1B53">
        <w:t xml:space="preserve">. </w:t>
      </w:r>
    </w:p>
    <w:p w14:paraId="13E69DC3" w14:textId="3B5C34FA" w:rsidR="00CB678A" w:rsidRPr="00E55D30" w:rsidRDefault="00CB678A" w:rsidP="00E55D30">
      <w:pPr>
        <w:pStyle w:val="Heading3"/>
      </w:pPr>
      <w:bookmarkStart w:id="2" w:name="_Toc40971527"/>
      <w:r w:rsidRPr="00E55D30">
        <w:t xml:space="preserve">Parasite </w:t>
      </w:r>
      <w:r w:rsidR="00DA3314" w:rsidRPr="00E55D30">
        <w:t>vs</w:t>
      </w:r>
      <w:r w:rsidRPr="00E55D30">
        <w:t xml:space="preserve"> non-parasite </w:t>
      </w:r>
      <w:bookmarkEnd w:id="2"/>
      <w:r w:rsidR="00DA3314" w:rsidRPr="00E55D30">
        <w:t>trends</w:t>
      </w:r>
    </w:p>
    <w:p w14:paraId="62C2302C" w14:textId="4860BA73" w:rsidR="00E47F8C" w:rsidRDefault="00DE2BA9" w:rsidP="00CB678A">
      <w:pPr>
        <w:rPr>
          <w:color w:val="FF0000"/>
        </w:rPr>
      </w:pPr>
      <w:r>
        <w:t xml:space="preserve">There were similar </w:t>
      </w:r>
      <w:r w:rsidR="00CB678A">
        <w:t>inc</w:t>
      </w:r>
      <w:r w:rsidR="00CB678A" w:rsidRPr="00433784">
        <w:t>rease</w:t>
      </w:r>
      <w:r>
        <w:t>s</w:t>
      </w:r>
      <w:r w:rsidR="00CB678A" w:rsidRPr="00433784">
        <w:t xml:space="preserve"> in </w:t>
      </w:r>
      <w:r w:rsidR="00DA3314">
        <w:t>non-parasit</w:t>
      </w:r>
      <w:r w:rsidR="00DA1B53">
        <w:t>ic</w:t>
      </w:r>
      <w:r w:rsidR="00DA3314">
        <w:t xml:space="preserve"> </w:t>
      </w:r>
      <w:r>
        <w:t>and parasit</w:t>
      </w:r>
      <w:r w:rsidR="00DA1B53">
        <w:t>ic</w:t>
      </w:r>
      <w:r>
        <w:t xml:space="preserve"> marine </w:t>
      </w:r>
      <w:r w:rsidR="00CB678A" w:rsidRPr="00433784">
        <w:t>species d</w:t>
      </w:r>
      <w:r w:rsidR="00DA3314">
        <w:t>escription</w:t>
      </w:r>
      <w:r w:rsidR="00CB678A" w:rsidRPr="00433784">
        <w:t xml:space="preserve"> rates</w:t>
      </w:r>
      <w:r w:rsidR="00DA1B53">
        <w:t>,</w:t>
      </w:r>
      <w:r>
        <w:t xml:space="preserve"> although five times more </w:t>
      </w:r>
      <w:r w:rsidR="00CB678A" w:rsidRPr="00433784">
        <w:t>non-parasite species</w:t>
      </w:r>
      <w:r w:rsidR="00DA1B53">
        <w:t xml:space="preserve"> have been described than parasitic</w:t>
      </w:r>
      <w:r w:rsidR="00CB678A" w:rsidRPr="00433784">
        <w:t xml:space="preserve"> (Figure </w:t>
      </w:r>
      <w:r w:rsidR="000B42AC">
        <w:t>1a</w:t>
      </w:r>
      <w:r w:rsidR="00CB678A">
        <w:t xml:space="preserve">). </w:t>
      </w:r>
      <w:r w:rsidR="00D8620F">
        <w:t>However, this relationship is not linear, and as more non-parasites have been described, relatively fewer parasites have been</w:t>
      </w:r>
      <w:r w:rsidR="00DA1B53">
        <w:t xml:space="preserve"> described</w:t>
      </w:r>
      <w:r w:rsidR="00D8620F">
        <w:t xml:space="preserve"> (Figure </w:t>
      </w:r>
      <w:r w:rsidR="000B42AC">
        <w:t>4</w:t>
      </w:r>
      <w:r w:rsidR="00D8620F">
        <w:t xml:space="preserve">). </w:t>
      </w:r>
      <w:r w:rsidR="00CB678A">
        <w:t>I</w:t>
      </w:r>
      <w:r w:rsidR="00CB678A" w:rsidRPr="003851B7">
        <w:t xml:space="preserve">f we </w:t>
      </w:r>
      <w:r>
        <w:t>compare</w:t>
      </w:r>
      <w:r w:rsidR="00CB678A" w:rsidRPr="003851B7">
        <w:t xml:space="preserve"> </w:t>
      </w:r>
      <w:r w:rsidR="00CB678A">
        <w:t xml:space="preserve">these </w:t>
      </w:r>
      <w:r w:rsidR="00CB678A" w:rsidRPr="003851B7">
        <w:t xml:space="preserve">rates </w:t>
      </w:r>
      <w:r w:rsidR="00CB678A">
        <w:t>across half century time periods</w:t>
      </w:r>
      <w:r w:rsidR="00CB678A" w:rsidRPr="003851B7">
        <w:t xml:space="preserve">, </w:t>
      </w:r>
      <w:r w:rsidR="00CB678A">
        <w:t xml:space="preserve">we see this relative increase in both description rates for every </w:t>
      </w:r>
      <w:r w:rsidR="00D8620F">
        <w:t>50-year</w:t>
      </w:r>
      <w:r w:rsidR="00CB678A">
        <w:t xml:space="preserve"> period until the 1990s (Figure </w:t>
      </w:r>
      <w:r w:rsidR="000B42AC">
        <w:t>5</w:t>
      </w:r>
      <w:r w:rsidR="00CB678A" w:rsidRPr="003851B7">
        <w:t>)</w:t>
      </w:r>
      <w:r w:rsidR="00CB678A">
        <w:t xml:space="preserve">. This is represented by the positive trend line and points migrating upward and to the right in each successive period. However, since the 1990’s, </w:t>
      </w:r>
      <w:r w:rsidR="00DA1B53">
        <w:t>including</w:t>
      </w:r>
      <w:r w:rsidR="00CB678A">
        <w:t xml:space="preserve"> the current </w:t>
      </w:r>
      <w:r w:rsidR="00DA1B53">
        <w:t>half century</w:t>
      </w:r>
      <w:r w:rsidR="00CB678A">
        <w:t xml:space="preserve">, non-parasite description rates are </w:t>
      </w:r>
      <w:r w:rsidR="00025411">
        <w:t xml:space="preserve">significantly </w:t>
      </w:r>
      <w:r w:rsidR="00CB678A">
        <w:t>outpacing those of marine parasites</w:t>
      </w:r>
      <w:r w:rsidR="00025411">
        <w:t xml:space="preserve"> (Figure </w:t>
      </w:r>
      <w:r w:rsidR="000B42AC">
        <w:t>5</w:t>
      </w:r>
      <w:r w:rsidR="00025411">
        <w:t>)</w:t>
      </w:r>
      <w:r w:rsidR="00CB678A" w:rsidRPr="00582EE3">
        <w:t>.</w:t>
      </w:r>
      <w:r w:rsidR="000A4D7A">
        <w:t xml:space="preserve"> These results show that</w:t>
      </w:r>
      <w:r w:rsidR="00CB678A" w:rsidRPr="00582EE3">
        <w:t xml:space="preserve"> there are relatively </w:t>
      </w:r>
      <w:r w:rsidR="000A4D7A" w:rsidRPr="00582EE3">
        <w:t>fewer</w:t>
      </w:r>
      <w:r w:rsidR="00CB678A" w:rsidRPr="00582EE3">
        <w:t xml:space="preserve"> </w:t>
      </w:r>
      <w:r w:rsidR="00025411">
        <w:t xml:space="preserve">marine </w:t>
      </w:r>
      <w:r w:rsidR="00CB678A" w:rsidRPr="00582EE3">
        <w:t>parasites being described than non-parasitic (potential host) species.</w:t>
      </w:r>
    </w:p>
    <w:p w14:paraId="6100F271" w14:textId="1E63E335" w:rsidR="0052510F" w:rsidRDefault="0052510F" w:rsidP="0052510F">
      <w:pPr>
        <w:pStyle w:val="Heading2"/>
      </w:pPr>
      <w:r>
        <w:t>Discussion</w:t>
      </w:r>
    </w:p>
    <w:p w14:paraId="2B55930D" w14:textId="77777777" w:rsidR="00AF68FE" w:rsidRPr="0079533D" w:rsidRDefault="00AF68FE" w:rsidP="00E55D30">
      <w:pPr>
        <w:pStyle w:val="Heading3"/>
      </w:pPr>
      <w:bookmarkStart w:id="3" w:name="_Toc40971531"/>
      <w:r w:rsidRPr="0079533D">
        <w:t>How many marine parasitic species are there?</w:t>
      </w:r>
      <w:bookmarkEnd w:id="3"/>
    </w:p>
    <w:p w14:paraId="6AE62B93" w14:textId="44C8F86C" w:rsidR="003201C5" w:rsidRDefault="005C4031" w:rsidP="00AF68FE">
      <w:r>
        <w:t>In this paper</w:t>
      </w:r>
      <w:r w:rsidR="009900D7">
        <w:t xml:space="preserve"> we focused on</w:t>
      </w:r>
      <w:r w:rsidR="00AF68FE">
        <w:t xml:space="preserve"> marine parasitic species </w:t>
      </w:r>
      <w:r w:rsidR="009900D7">
        <w:t xml:space="preserve">and their associated </w:t>
      </w:r>
      <w:r w:rsidR="00AF68FE">
        <w:t>potential hosts</w:t>
      </w:r>
      <w:r w:rsidR="009900D7">
        <w:t xml:space="preserve">. We found </w:t>
      </w:r>
      <w:r w:rsidR="00AF68FE">
        <w:t xml:space="preserve">that </w:t>
      </w:r>
      <w:r w:rsidR="00855361">
        <w:t xml:space="preserve">described </w:t>
      </w:r>
      <w:r w:rsidR="00AF68FE">
        <w:t xml:space="preserve">parasites </w:t>
      </w:r>
      <w:r w:rsidR="00855361">
        <w:t xml:space="preserve">currently </w:t>
      </w:r>
      <w:r w:rsidR="00AF68FE">
        <w:t xml:space="preserve">constitute </w:t>
      </w:r>
      <w:r w:rsidR="005C2B12">
        <w:t>1</w:t>
      </w:r>
      <w:r w:rsidR="000A4D7A">
        <w:t>4</w:t>
      </w:r>
      <w:r w:rsidR="00AF68FE">
        <w:t xml:space="preserve">% of marine </w:t>
      </w:r>
      <w:r w:rsidR="005C2B12">
        <w:t xml:space="preserve">animal </w:t>
      </w:r>
      <w:r w:rsidR="00AF68FE">
        <w:t>species</w:t>
      </w:r>
      <w:r w:rsidR="009900D7">
        <w:t xml:space="preserve">, and this </w:t>
      </w:r>
      <w:r w:rsidR="009900D7">
        <w:lastRenderedPageBreak/>
        <w:t>proportion is decreasing with new species discoveries</w:t>
      </w:r>
      <w:r w:rsidR="005C2B12">
        <w:t xml:space="preserve"> (Figures 1, </w:t>
      </w:r>
      <w:r w:rsidR="0079533D">
        <w:t>4</w:t>
      </w:r>
      <w:r w:rsidR="005C2B12">
        <w:t xml:space="preserve">, </w:t>
      </w:r>
      <w:r w:rsidR="0079533D">
        <w:t>5</w:t>
      </w:r>
      <w:r w:rsidR="005C2B12">
        <w:t>)</w:t>
      </w:r>
      <w:r w:rsidR="00AF68FE">
        <w:t xml:space="preserve">. </w:t>
      </w:r>
      <w:r w:rsidR="009900D7">
        <w:t xml:space="preserve">That is, the gap between the number of marine parasites and non-parasites is widening because the rates of description of </w:t>
      </w:r>
      <w:r w:rsidR="0079533D">
        <w:t>non-parasites</w:t>
      </w:r>
      <w:r w:rsidR="009900D7">
        <w:t xml:space="preserve"> are outpacing parasites. </w:t>
      </w:r>
      <w:r>
        <w:t>Therefore</w:t>
      </w:r>
      <w:r w:rsidR="0099602E">
        <w:t>,</w:t>
      </w:r>
      <w:r w:rsidR="00AF68FE">
        <w:t xml:space="preserve"> </w:t>
      </w:r>
      <w:r w:rsidR="00080FF6">
        <w:t xml:space="preserve">if we were to scale </w:t>
      </w:r>
      <w:r w:rsidR="00AF68FE">
        <w:t xml:space="preserve">all marine species currently in </w:t>
      </w:r>
      <w:proofErr w:type="spellStart"/>
      <w:r w:rsidR="00AF68FE">
        <w:t>WoRMS</w:t>
      </w:r>
      <w:proofErr w:type="spellEnd"/>
      <w:r w:rsidR="00AF68FE">
        <w:t xml:space="preserve">, </w:t>
      </w:r>
      <w:r w:rsidR="00080FF6">
        <w:t xml:space="preserve">with </w:t>
      </w:r>
      <w:r w:rsidR="00330EFF">
        <w:t>202 252</w:t>
      </w:r>
      <w:r w:rsidR="0062238B">
        <w:t xml:space="preserve"> described animal species</w:t>
      </w:r>
      <w:r w:rsidR="00330EFF">
        <w:t>, then we can expect approximately 40 400 species of marine parasites. However, as seen in figure 1a, marine species rates of discovery do</w:t>
      </w:r>
      <w:r w:rsidR="00F406AF">
        <w:t xml:space="preserve"> not</w:t>
      </w:r>
      <w:r w:rsidR="00330EFF">
        <w:t xml:space="preserve"> seem to be slowing down anytime soon, </w:t>
      </w:r>
      <w:r w:rsidR="00330EFF" w:rsidRPr="00003E4C">
        <w:t>and therefore we do</w:t>
      </w:r>
      <w:r w:rsidR="00080FF6" w:rsidRPr="00003E4C">
        <w:t xml:space="preserve"> </w:t>
      </w:r>
      <w:r w:rsidR="00330EFF" w:rsidRPr="00003E4C">
        <w:t>n</w:t>
      </w:r>
      <w:r w:rsidR="00080FF6" w:rsidRPr="00003E4C">
        <w:t>o</w:t>
      </w:r>
      <w:r w:rsidR="00330EFF" w:rsidRPr="00003E4C">
        <w:t xml:space="preserve">t expect their parasite description rates to be slowing down either. </w:t>
      </w:r>
    </w:p>
    <w:p w14:paraId="56925552" w14:textId="3623F181" w:rsidR="00BF72C3" w:rsidRDefault="0062238B" w:rsidP="00AF68FE">
      <w:r>
        <w:t xml:space="preserve">Despite some claiming </w:t>
      </w:r>
      <w:r w:rsidR="003201C5" w:rsidRPr="003201C5">
        <w:t xml:space="preserve">a crisis in taxonomy </w:t>
      </w:r>
      <w:r w:rsidR="00542251">
        <w:fldChar w:fldCharType="begin" w:fldLock="1"/>
      </w:r>
      <w:r w:rsidR="00275D4D">
        <w:instrText>ADDIN CSL_CITATION {"citationItems":[{"id":"ITEM-1","itemData":{"DOI":"10.1525/bio.2011.61.1.11","ISSN":"1525-3244","abstract":"The worldwide decline in taxonomists has a broad impact on biology and society. Learning from general historical patterns of science and understanding social changes caused by growing economies, we propose changes in priorities for training taxonomists to reverse these losses. Academically trained professionals, parataxonomists (local assistants trained by professional biologists), youths educated with an emphasis on natural history, and self-supported expert amateurs are the major sources of taxonomists. Recruiting effort from each category is best determined by public attitudes toward education, as well as the availability of discretionary funds and leisure time. Instead of concentrating on descriptions of species and narrow studies of morphology and DNA, the duties of the few professional taxonomists of the future also will be to use cyberspace and a wide range of skills to recruit, train, and provide direction for expert amateurs, young students, parataxonomists, the general public, and governments. efforts. As taxonomy transitions from a museum-based science to an information-based science, access to literature and specimens will increase dramatically. New technology presents an opportunity for taxonomy to expand its boundaries by providing a digital infrastructure to a range of participants far beyond the classical model centered on professional taxonomists. A historical overview of taxonomy One of the most reliable techniques for answering historical questions and testing for patterns is using insights from one field to tell us something about another-a philosophical technique called consilience by some historians (Gad-dis 2002). In so doing, we can make sense of the past and perhaps anticipate the future (Erwin 1985). The historical development of such varied fields as military science, astronomy , archaeology, geology, physics, computer science, horticulture , ichthyology, malacology, ornithology, mammalogy, entomology, and herpetology shares a common pattern with respect to the relationship between experts and amateurs (Leadbeater and Miller 2004). The earliest stages of these fields were dominated by amateurs-there were often no established experts at the time-who described and named component parts such as species, rocks, stars, or bytes of information. As these fields of study solidified, power was transferred from expert amateurs to trained professional scientists, and graduate training for employment in the field became available. In thes…","author":[{"dropping-particle":"","family":"Pearson","given":"David L","non-dropping-particle":"","parse-names":false,"suffix":""},{"dropping-particle":"","family":"Hamilton","given":"Andrew L","non-dropping-particle":"","parse-names":false,"suffix":""},{"dropping-particle":"","family":"Erwin","given":"Terry L","non-dropping-particle":"","parse-names":false,"suffix":""}],"id":"ITEM-1","issue":"1","issued":{"date-parts":[["2011"]]},"title":"Recovery Plan for the Endangered Taxonomy Profession","type":"article-journal","volume":"61"},"uris":["http://www.mendeley.com/documents/?uuid=7b4beff9-d0a9-3f56-81a2-529e50fb692b"]},{"id":"ITEM-2","itemData":{"DOI":"10.1016/S1471-4922(01)01894-3","abstract":"Taxonomic names and phylogenetic hypotheses are indispensable tools for modern biological research, both basic and applied.Like all disciplines, parasitology suffers from the ‘taxonomic impediment’ – a global shortage of professional taxonomists and systematists.Only a fraction of the species of parasites on this planet have been identified,and the evolutionary relationships of only a minority of those are understood;thus,information on how to manage parasite biodiversity, including known and potential disease agents,is incomplete. A renewal of systematic parasitology has a key role in redefining the relationship between mankind and the organisms whose biology fascinates us so much.","author":[{"dropping-particle":"","family":"Brooks","given":"Daniel R.","non-dropping-particle":"","parse-names":false,"suffix":""},{"dropping-particle":"","family":"Hoberg","given":"Eric P.","non-dropping-particle":"","parse-names":false,"suffix":""}],"container-title":"Trends in Parasitology","id":"ITEM-2","issue":"6","issued":{"date-parts":[["2001"]]},"page":"273-275","title":"Parasite Systematics in the 21st Century: Opportunities and Obstacles","type":"article-journal","volume":"17"},"uris":["http://www.mendeley.com/documents/?uuid=5d4ecbb6-9f3e-474d-986d-2177ab3140d0"]}],"mendeley":{"formattedCitation":"(Brooks &amp; Hoberg, 2001; Pearson, Hamilton &amp; Erwin, 2011)","plainTextFormattedCitation":"(Brooks &amp; Hoberg, 2001; Pearson, Hamilton &amp; Erwin, 2011)","previouslyFormattedCitation":"(Brooks &amp; Hoberg, 2001; Pearson, Hamilton &amp; Erwin, 2011)"},"properties":{"noteIndex":0},"schema":"https://github.com/citation-style-language/schema/raw/master/csl-citation.json"}</w:instrText>
      </w:r>
      <w:r w:rsidR="00542251">
        <w:fldChar w:fldCharType="separate"/>
      </w:r>
      <w:r w:rsidR="004612DC" w:rsidRPr="004612DC">
        <w:rPr>
          <w:noProof/>
        </w:rPr>
        <w:t>(</w:t>
      </w:r>
      <w:r>
        <w:rPr>
          <w:noProof/>
        </w:rPr>
        <w:t xml:space="preserve">e.g., </w:t>
      </w:r>
      <w:r w:rsidR="004612DC" w:rsidRPr="004612DC">
        <w:rPr>
          <w:noProof/>
        </w:rPr>
        <w:t>Brooks &amp; Hoberg, 2001; Pearson, Hamilton &amp; Erwin, 2011)</w:t>
      </w:r>
      <w:r w:rsidR="00542251">
        <w:fldChar w:fldCharType="end"/>
      </w:r>
      <w:r w:rsidR="005C4690">
        <w:t xml:space="preserve">, our data and others show that </w:t>
      </w:r>
      <w:r w:rsidR="003201C5" w:rsidRPr="003201C5">
        <w:t xml:space="preserve">the number of new parasite species described annually has been growing steadily for decades </w:t>
      </w:r>
      <w:r w:rsidR="003201C5">
        <w:fldChar w:fldCharType="begin" w:fldLock="1"/>
      </w:r>
      <w:r w:rsidR="00542251">
        <w:instrText>ADDIN CSL_CITATION {"citationItems":[{"id":"ITEM-1","itemData":{"author":[{"dropping-particle":"","family":"Poulin","given":"Robert","non-dropping-particle":"","parse-names":false,"suffix":""}],"container-title":"International journal for Parasitology","id":"ITEM-1","issue":"9","issued":{"date-parts":[["2014"]]},"note":"Paper asks 4 questions:\na) how many parasite species are there?\nb) are there enough parasite taxonomists to keep up with the description of new species?\nc) how does parasite diversity vary across host species?\nd) how does parasite diversity vary in geographical space?\n\na) - 2 lines of evidence: \n--rel. Body size and date pf description\n--a decline in the rate of species discovery\n(Something to consider is to remove molecular studies as it 'opens a can of cryptic worms', effecting predictions of host specificity)\n(check out MORA et al 2011)\n\nb) either, no. of taxonomists have dropped, or of the taxonomists present, thir out puts have dropped (question of academic overload?)\n\nc) variation in psite species richness is controlled by the host or by their habitats. (PhD much?)\n- look into epidemiological models\n\nd)Dist. of species in biogeography and ecology:\n- spacial variation in diversity ~ resource availability\n- no. of species in that area ~ the size of that area\n- species richness per area increases toward the equator (...not true...) chhaya- toward the tropics.","page":"581-589","title":"Parasite biodiversity revisited: frontiers and constraints","type":"article-journal","volume":"44"},"uris":["http://www.mendeley.com/documents/?uuid=478dec34-f1fb-4239-a56d-8efb507ec5cf"]},{"id":"ITEM-2","itemData":{"DOI":"10.1093/sysbio/syw053","abstract":"Although concerns are being raised about a potential shortage of taxonomists and systematists, recent analyses suggest instead that the number of researchers involved in taxonomic descriptions is higher than ever and that the average number of new species described annually per taxonomist has declined in recent decades. Here, using nine metrics of taxonomic quality, such as the number of morphological traits measured, the number of separate line drawings included, and whether or not gene sequences are provided, we explore variation in taxonomic quality as a function of the number of authors and other potential determinants across 2366 descriptions of parasitic helminths published in 1337 articles between 1980 and 2014. Taxonomic quality has generally increased over time, but unequally among different groups of helminths. For example, the number of scanning electron micrographs per description has risen significantly over time in cestodes and nematodes, but decreased for digeneans. For most metrics used, the greater the number of authors per species description, the higher its quality, suggesting not more taxonomists but more collaborations between taxonomists and experts from other fields to produce more comprehensive species characterizations. Re-descriptions of species were of higher quality than their original descriptions, and the improved quality correlated with the number of years elapsed between them. However, the extent of this improvement varied among helminth species with different host taxa. Overall, our findings provide a note of caution for anyone using trends in the number of species described per author to extrapolate the total number of extant species. They also reveal cultural differences among taxonomists working on different groups of parasites that can serve to identify areas for potential improvement. [Biodiversity; Cestoda; Digenea; integrative taxonomy; Nematoda.]","author":[{"dropping-particle":"","family":"Poulin","given":"Robert","non-dropping-particle":"","parse-names":false,"suffix":""},{"dropping-particle":"","family":"Presswell","given":"Bronwen","non-dropping-particle":"","parse-names":false,"suffix":""}],"container-title":"Syst. Biol","id":"ITEM-2","issue":"6","issued":{"date-parts":[["2016"]]},"page":"1107-1116","title":"Taxonomic Quality of Species Descriptions Varies over Time and with the Number of Authors, but Unevenly among Parasitic Taxa","type":"article-journal","volume":"65"},"uris":["http://www.mendeley.com/documents/?uuid=1713cd51-9552-3607-9182-fc768ac69bbe"]}],"mendeley":{"formattedCitation":"(Poulin, 2014; Poulin &amp; Presswell, 2016)","plainTextFormattedCitation":"(Poulin, 2014; Poulin &amp; Presswell, 2016)","previouslyFormattedCitation":"(Poulin, 2014; Poulin &amp; Presswell, 2016)"},"properties":{"noteIndex":0},"schema":"https://github.com/citation-style-language/schema/raw/master/csl-citation.json"}</w:instrText>
      </w:r>
      <w:r w:rsidR="003201C5">
        <w:fldChar w:fldCharType="separate"/>
      </w:r>
      <w:r w:rsidR="003201C5" w:rsidRPr="003201C5">
        <w:rPr>
          <w:noProof/>
        </w:rPr>
        <w:t>(Poulin, 2014; Poulin &amp; Presswell, 2016)</w:t>
      </w:r>
      <w:r w:rsidR="003201C5">
        <w:fldChar w:fldCharType="end"/>
      </w:r>
      <w:r w:rsidR="003201C5" w:rsidRPr="003201C5">
        <w:t xml:space="preserve">. Our results also show that marine parasite discovery rates and number of authors describing parasites per year is still increasing. As seen in figure 1c, the number of parasites described per author has remained </w:t>
      </w:r>
      <w:r w:rsidR="005D19EB" w:rsidRPr="003201C5">
        <w:t>cons</w:t>
      </w:r>
      <w:r w:rsidR="005D19EB">
        <w:t>tant</w:t>
      </w:r>
      <w:r w:rsidR="005D19EB" w:rsidRPr="003201C5">
        <w:t xml:space="preserve"> </w:t>
      </w:r>
      <w:r w:rsidR="003201C5" w:rsidRPr="003201C5">
        <w:t>since the 1800’s</w:t>
      </w:r>
      <w:r w:rsidR="005C4690">
        <w:t xml:space="preserve"> (F</w:t>
      </w:r>
      <w:r w:rsidR="005C4690" w:rsidRPr="005C4690">
        <w:t>igure 1c</w:t>
      </w:r>
      <w:r w:rsidR="005C4690">
        <w:t>)</w:t>
      </w:r>
      <w:r w:rsidR="003201C5" w:rsidRPr="003201C5">
        <w:t xml:space="preserve">. </w:t>
      </w:r>
    </w:p>
    <w:p w14:paraId="6EDA83FB" w14:textId="734E8857" w:rsidR="00AF68FE" w:rsidRPr="003201C5" w:rsidRDefault="005D19EB" w:rsidP="00AF68FE">
      <w:r>
        <w:t>Therefore,</w:t>
      </w:r>
      <w:r w:rsidR="002A6E55">
        <w:t xml:space="preserve"> </w:t>
      </w:r>
      <w:r>
        <w:t xml:space="preserve">as </w:t>
      </w:r>
      <w:r w:rsidR="002A6E55">
        <w:t xml:space="preserve">taxonomic productivity within parasitology has remained </w:t>
      </w:r>
      <w:r>
        <w:t xml:space="preserve">reliably </w:t>
      </w:r>
      <w:r w:rsidR="002A6E55">
        <w:t>consistent</w:t>
      </w:r>
      <w:r>
        <w:t>, and that parasite rates of discovery are co-varied with those of non-parasitic species, we believe that the current prediction that one-third to one-half of all species are parasites is an overestimation</w:t>
      </w:r>
      <w:r w:rsidR="00BF72C3">
        <w:t xml:space="preserve">. According to our analyses, we believe that </w:t>
      </w:r>
      <w:r w:rsidR="005C4690">
        <w:t xml:space="preserve">no more than </w:t>
      </w:r>
      <w:r w:rsidR="00BF72C3">
        <w:t>1 in 6 marine species are parasitic</w:t>
      </w:r>
      <w:r w:rsidR="005C4690">
        <w:t xml:space="preserve"> for the following reasons</w:t>
      </w:r>
      <w:r w:rsidR="001B0AEB">
        <w:t xml:space="preserve">. </w:t>
      </w:r>
    </w:p>
    <w:p w14:paraId="7FA79664" w14:textId="77777777" w:rsidR="00441D04" w:rsidRPr="001B5BE0" w:rsidRDefault="00441D04" w:rsidP="00441D04">
      <w:pPr>
        <w:rPr>
          <w:i/>
          <w:iCs/>
        </w:rPr>
      </w:pPr>
      <w:bookmarkStart w:id="4" w:name="_Toc40971532"/>
      <w:r w:rsidRPr="001B5BE0">
        <w:rPr>
          <w:i/>
          <w:iCs/>
        </w:rPr>
        <w:t>New discoveries will not alter the global pattern</w:t>
      </w:r>
    </w:p>
    <w:p w14:paraId="5B417F79" w14:textId="3D44E8E0" w:rsidR="00441D04" w:rsidRDefault="00441D04" w:rsidP="00441D04">
      <w:r>
        <w:t xml:space="preserve">Global patterns of non-parasite species are </w:t>
      </w:r>
      <w:r w:rsidR="00F0227C">
        <w:t xml:space="preserve">indicating </w:t>
      </w:r>
      <w:r>
        <w:t xml:space="preserve">that new discoveries will not alter the global pattern. Biogeographic research on non-parasitic marine species is showing that we do not expect new species discoveries to alter the global pattern of species richness and their biogeography </w:t>
      </w:r>
      <w:r w:rsidR="0079533D">
        <w:fldChar w:fldCharType="begin" w:fldLock="1"/>
      </w:r>
      <w:r w:rsidR="00E55D30">
        <w:instrText>ADDIN CSL_CITATION {"citationItems":[{"id":"ITEM-1","itemData":{"DOI":"10.1126/science.1230318","ISSN":"0036-8075","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T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 W","author":[{"dropping-particle":"","family":"Costello","given":"Mark J.","non-dropping-particle":"","parse-names":false,"suffix":""},{"dropping-particle":"","family":"May","given":"Robert M.","non-dropping-particle":"","parse-names":false,"suffix":""},{"dropping-particle":"","family":"Stork","given":"Nigel E.","non-dropping-particle":"","parse-names":false,"suffix":""}],"container-title":"Science","id":"ITEM-1","issued":{"date-parts":[["2013","1","25"]]},"page":"413-416","title":"Can we name earth's species before they go extinct?","type":"article-journal","volume":"339"},"uris":["http://www.mendeley.com/documents/?uuid=c20a2171-591a-32e5-ba2a-ed5fe78c615b"]},{"id":"ITEM-2","itemData":{"DOI":"10.1126/science.1237381","abstract":"Mora et al. disputed that most species will be discovered before they go extinct, but not our main recommendations to accelerate species’ discoveries. We show that our conclusions would be unaltered by discoveries of more microscopic species and reinforce our estimates of species description and extinction rates, that taxonomic effort has never been greater, and that there are 2 to 8 million species on Earth.","author":[{"dropping-particle":"","family":"Costello","given":"Mark J.","non-dropping-particle":"","parse-names":false,"suffix":""},{"dropping-particle":"","family":"May","given":"Robert M.","non-dropping-particle":"","parse-names":false,"suffix":""},{"dropping-particle":"","family":"Stork","given":"Nigel E.","non-dropping-particle":"","parse-names":false,"suffix":""}],"container-title":"Science","id":"ITEM-2","issued":{"date-parts":[["2013"]]},"page":"237-d","title":"Response to Comments on “Can We Name Earth’s Species Before They Go Extinct?”","type":"article-journal","volume":"341"},"uris":["http://www.mendeley.com/documents/?uuid=460c6fc5-50e0-354b-afb0-4a8d8c8ef3d0"]},{"id":"ITEM-3","itemData":{"DOI":"10.1016/j.cub.2017.04.060","PMID":"28586689","abstract":"The oceans appear ideal for biodiversity - they have unlimited water, a large area, are well connected, have less extreme temperatures than on land, and contain more phyla and classes than land and fresh waters. Yet only 16% of all named species on Earth are marine. Species richness decreases with depth in the ocean, reflecting wider geographic ranges of deep sea than coastal species. Here, we assess how many marine species are named and estimated to exist, paying particular regard to whether discoveries of deep-sea organisms, microbes and parasites will change the proportion of terrestrial to marine species. We then review what factors have led to species diversification, and how this knowledge informs conservation priorities. The implications of this understanding for marine conservation are that the species most vulnerable to extinction will be large and endemic. Unfortunately, these species are also the most threatened by human impacts. Such threats now extend globally, and thus the only refuges for these species will be large, permanent, fully protected marine reserves.","author":[{"dropping-particle":"","family":"Costello","given":"Mark J","non-dropping-particle":"","parse-names":false,"suffix":""},{"dropping-particle":"","family":"Chaudhary","given":"Chhaya","non-dropping-particle":"","parse-names":false,"suffix":""}],"container-title":"Current Biology","id":"ITEM-3","issued":{"date-parts":[["2017","6","5"]]},"note":"From Duplicate 2 (Marine biodiversity, biogeography, deep-sea gradients, and conservation - Costello, Mark J; Chaudhary, Chhaya)\n\nFrom Duplicate 1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n\nFrom Duplicate 3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page":"R511-R527","title":"Marine Biodiversity, Biogeography, Deep-Sea Gradients, and Conservation","type":"article-journal","volume":"27"},"uris":["http://www.mendeley.com/documents/?uuid=8a913be1-8803-48a5-a67b-fc38ccab4cde"]},{"id":"ITEM-4","itemData":{"DOI":"10.1098/rspb.2018.0072","author":[{"dropping-particle":"","family":"Jorge","given":"Fatima","non-dropping-particle":"","parse-names":false,"suffix":""},{"dropping-particle":"","family":"Poulin","given":"Robert","non-dropping-particle":"","parse-names":false,"suffix":""}],"container-title":"Proceedings of the Royal Society B: Biological Sciences","id":"ITEM-4","issued":{"date-parts":[["2018"]]},"page":"20180072","title":"Poor geographical match between the distributions of host diversity and parasite discovery effort","type":"article-journal","volume":"285"},"uris":["http://www.mendeley.com/documents/?uuid=48ba2417-6e33-4774-929d-d878751638ef"]}],"mendeley":{"formattedCitation":"(Costello, May &amp; Stork, 2013a,b; Costello &amp; Chaudhary, 2017; Jorge &amp; Poulin, 2018)","plainTextFormattedCitation":"(Costello, May &amp; Stork, 2013a,b; Costello &amp; Chaudhary, 2017; Jorge &amp; Poulin, 2018)","previouslyFormattedCitation":"(Costello, May &amp; Stork, 2013a,b; Costello &amp; Chaudhary, 2017; Jorge &amp; Poulin, 2018)"},"properties":{"noteIndex":0},"schema":"https://github.com/citation-style-language/schema/raw/master/csl-citation.json"}</w:instrText>
      </w:r>
      <w:r w:rsidR="0079533D">
        <w:fldChar w:fldCharType="separate"/>
      </w:r>
      <w:r w:rsidR="0079533D" w:rsidRPr="0079533D">
        <w:rPr>
          <w:noProof/>
        </w:rPr>
        <w:t>(Costello, May &amp; Stork, 2013a,b; Costello &amp; Chaudhary, 2017; Jorge &amp; Poulin, 2018)</w:t>
      </w:r>
      <w:r w:rsidR="0079533D">
        <w:fldChar w:fldCharType="end"/>
      </w:r>
      <w:r>
        <w:t xml:space="preserve">. Therefore, we expect that parasitic discoveries in these areas will mirror the patterns of non-parasitic species as patterns in spatial variation of parasite species richness tend to match those already well-documented for free-living species </w:t>
      </w:r>
      <w:r w:rsidR="00C54E64">
        <w:fldChar w:fldCharType="begin" w:fldLock="1"/>
      </w:r>
      <w:r w:rsidR="00C54E64">
        <w:instrText>ADDIN CSL_CITATION {"citationItems":[{"id":"ITEM-1","itemData":{"author":[{"dropping-particle":"","family":"Poulin","given":"Robert","non-dropping-particle":"","parse-names":false,"suffix":""}],"container-title":"International journal for Parasitology","id":"ITEM-1","issue":"9","issued":{"date-parts":[["2014"]]},"note":"Paper asks 4 questions:\na) how many parasite species are there?\nb) are there enough parasite taxonomists to keep up with the description of new species?\nc) how does parasite diversity vary across host species?\nd) how does parasite diversity vary in geographical space?\n\na) - 2 lines of evidence: \n--rel. Body size and date pf description\n--a decline in the rate of species discovery\n(Something to consider is to remove molecular studies as it 'opens a can of cryptic worms', effecting predictions of host specificity)\n(check out MORA et al 2011)\n\nb) either, no. of taxonomists have dropped, or of the taxonomists present, thir out puts have dropped (question of academic overload?)\n\nc) variation in psite species richness is controlled by the host or by their habitats. (PhD much?)\n- look into epidemiological models\n\nd)Dist. of species in biogeography and ecology:\n- spacial variation in diversity ~ resource availability\n- no. of species in that area ~ the size of that area\n- species richness per area increases toward the equator (...not true...) chhaya- toward the tropics.","page":"581-589","title":"Parasite biodiversity revisited: frontiers and constraints","type":"article-journal","volume":"44"},"uris":["http://www.mendeley.com/documents/?uuid=478dec34-f1fb-4239-a56d-8efb507ec5cf"]},{"id":"ITEM-2","itemData":{"DOI":"10.1098/rspb.2018.0072","author":[{"dropping-particle":"","family":"Jorge","given":"Fatima","non-dropping-particle":"","parse-names":false,"suffix":""},{"dropping-particle":"","family":"Poulin","given":"Robert","non-dropping-particle":"","parse-names":false,"suffix":""}],"container-title":"Proceedings of the Royal Society B: Biological Sciences","id":"ITEM-2","issued":{"date-parts":[["2018"]]},"page":"20180072","title":"Poor geographical match between the distributions of host diversity and parasite discovery effort","type":"article-journal","volume":"285"},"uris":["http://www.mendeley.com/documents/?uuid=48ba2417-6e33-4774-929d-d878751638ef"]}],"mendeley":{"formattedCitation":"(Poulin, 2014; Jorge &amp; Poulin, 2018)","plainTextFormattedCitation":"(Poulin, 2014; Jorge &amp; Poulin, 2018)","previouslyFormattedCitation":"(Poulin, 2014; Jorge &amp; Poulin, 2018)"},"properties":{"noteIndex":0},"schema":"https://github.com/citation-style-language/schema/raw/master/csl-citation.json"}</w:instrText>
      </w:r>
      <w:r w:rsidR="00C54E64">
        <w:fldChar w:fldCharType="separate"/>
      </w:r>
      <w:r w:rsidR="00C54E64" w:rsidRPr="00C54E64">
        <w:rPr>
          <w:noProof/>
        </w:rPr>
        <w:t>(Poulin, 2014; Jorge &amp; Poulin, 2018)</w:t>
      </w:r>
      <w:r w:rsidR="00C54E64">
        <w:fldChar w:fldCharType="end"/>
      </w:r>
      <w:r>
        <w:t>. This suggests that as further species are described from the marine environment, we expect to find species that are more localized in their distributions, and/or hosts in the case of parasites.</w:t>
      </w:r>
    </w:p>
    <w:p w14:paraId="500632E4" w14:textId="052A6295" w:rsidR="00AF68FE" w:rsidRPr="00080E8C" w:rsidRDefault="005C2B12" w:rsidP="00E55D30">
      <w:pPr>
        <w:pStyle w:val="Heading3"/>
      </w:pPr>
      <w:r w:rsidRPr="00080E8C">
        <w:t xml:space="preserve">Less than </w:t>
      </w:r>
      <w:r w:rsidR="00AF68FE" w:rsidRPr="00080E8C">
        <w:t xml:space="preserve">1 in </w:t>
      </w:r>
      <w:r w:rsidR="00266599">
        <w:t>6</w:t>
      </w:r>
      <w:r w:rsidR="00AF68FE" w:rsidRPr="00080E8C">
        <w:t xml:space="preserve"> marine species are parasite</w:t>
      </w:r>
      <w:bookmarkEnd w:id="4"/>
      <w:r w:rsidR="00266599">
        <w:t>s</w:t>
      </w:r>
    </w:p>
    <w:p w14:paraId="65B27211" w14:textId="4A69592C" w:rsidR="00441D04" w:rsidRDefault="00F0227C" w:rsidP="00441D04">
      <w:r>
        <w:t>By comparing</w:t>
      </w:r>
      <w:r w:rsidR="00E47F8C">
        <w:t xml:space="preserve"> all marine parasites and non-parasites at a global scale</w:t>
      </w:r>
      <w:r>
        <w:t>, our findings</w:t>
      </w:r>
      <w:r w:rsidR="00E47F8C">
        <w:t xml:space="preserve"> contrast with expectations </w:t>
      </w:r>
      <w:r>
        <w:t>within</w:t>
      </w:r>
      <w:r w:rsidR="00E47F8C">
        <w:t xml:space="preserve"> marine parasite literature</w:t>
      </w:r>
      <w:r>
        <w:t xml:space="preserve">. </w:t>
      </w:r>
      <w:r w:rsidR="001B0AEB">
        <w:t>T</w:t>
      </w:r>
      <w:r>
        <w:t>his</w:t>
      </w:r>
      <w:r w:rsidR="00F37224">
        <w:t xml:space="preserve"> </w:t>
      </w:r>
      <w:r w:rsidR="001B0AEB">
        <w:t>may be</w:t>
      </w:r>
      <w:r>
        <w:t xml:space="preserve"> due to previous studies using data collected at </w:t>
      </w:r>
      <w:r w:rsidR="00E47F8C">
        <w:t>local scale</w:t>
      </w:r>
      <w:r>
        <w:t>s</w:t>
      </w:r>
      <w:r w:rsidR="00E47F8C">
        <w:t xml:space="preserve"> or</w:t>
      </w:r>
      <w:r>
        <w:t xml:space="preserve"> within</w:t>
      </w:r>
      <w:r w:rsidR="00E47F8C">
        <w:t xml:space="preserve"> single tax</w:t>
      </w:r>
      <w:r w:rsidR="001B0AEB">
        <w:t>a</w:t>
      </w:r>
      <w:r w:rsidR="00E47F8C">
        <w:t xml:space="preserve">. However, </w:t>
      </w:r>
      <w:r>
        <w:t xml:space="preserve">our findings do </w:t>
      </w:r>
      <w:r w:rsidR="00E47F8C">
        <w:t xml:space="preserve">support </w:t>
      </w:r>
      <w:r>
        <w:t>those</w:t>
      </w:r>
      <w:r w:rsidR="00E47F8C">
        <w:t xml:space="preserve"> of previous analys</w:t>
      </w:r>
      <w:r>
        <w:t>e</w:t>
      </w:r>
      <w:r w:rsidR="00E47F8C">
        <w:t>s of rates of parasite description</w:t>
      </w:r>
      <w:r w:rsidR="00F37224">
        <w:t xml:space="preserve"> at larger scales</w:t>
      </w:r>
      <w:r w:rsidR="00E47F8C">
        <w:t xml:space="preserve"> (Costello 2016) and</w:t>
      </w:r>
      <w:r w:rsidR="00990FB9">
        <w:t xml:space="preserve"> support</w:t>
      </w:r>
      <w:r w:rsidR="00E47F8C">
        <w:t xml:space="preserve"> </w:t>
      </w:r>
      <w:r w:rsidR="00261843" w:rsidRPr="00C57390">
        <w:t>accumulating evidence that</w:t>
      </w:r>
      <w:r w:rsidR="00990FB9" w:rsidRPr="001B0AEB">
        <w:t xml:space="preserve"> under </w:t>
      </w:r>
      <w:r w:rsidR="00275D4D" w:rsidRPr="001B0AEB">
        <w:t>specific conditions</w:t>
      </w:r>
      <w:r w:rsidR="00990FB9" w:rsidRPr="001B0AEB">
        <w:t xml:space="preserve"> (e.g., </w:t>
      </w:r>
      <w:r w:rsidR="00275D4D" w:rsidRPr="001B0AEB">
        <w:t>changes in geography, host availability</w:t>
      </w:r>
      <w:r w:rsidR="00990FB9" w:rsidRPr="001B0AEB">
        <w:t>),</w:t>
      </w:r>
      <w:r w:rsidR="00261843" w:rsidRPr="00C57390">
        <w:t xml:space="preserve"> parasites are</w:t>
      </w:r>
      <w:r w:rsidR="001B0AEB">
        <w:t xml:space="preserve"> </w:t>
      </w:r>
      <w:r w:rsidR="00990FB9" w:rsidRPr="001B0AEB">
        <w:t>able to switch hosts</w:t>
      </w:r>
      <w:r w:rsidR="00261843" w:rsidRPr="00C57390">
        <w:t xml:space="preserve"> </w:t>
      </w:r>
      <w:r w:rsidR="001B0AEB">
        <w:t xml:space="preserve">more often than may be observed </w:t>
      </w:r>
      <w:r w:rsidR="00261843" w:rsidRPr="00C57390">
        <w:t xml:space="preserve">(e.g., </w:t>
      </w:r>
      <w:r w:rsidR="00E55D30" w:rsidRPr="00125DA0">
        <w:fldChar w:fldCharType="begin" w:fldLock="1"/>
      </w:r>
      <w:r w:rsidR="00692A39" w:rsidRPr="00C57390">
        <w:instrText>ADDIN CSL_CITATION {"citationItems":[{"id":"ITEM-1","itemData":{"DOI":"10.1590/S1984-46702010000200001","ISBN":"1984467020100","ISSN":"19844670","abstract":"The parasite paradox arises from the dual observations that parasites (broadly construed, including phytophagous insects) are resource specialists with restricted host ranges, and yet shifts onto relatively unrelated hosts are common in the phylogenetic diversification of parasite lineages and directly observable in ecological time. We synthesize the emerging solution to this paradox: phenotypic flexibility and phylogenetic conservatism in traits related to resource use, grouped under the term ecological fitting, provide substantial opportunities for rapid host switching in changing environments, in the absence of the evolution of novel host-utilization capabilities. We discuss mechanisms behind ecological fitting, its implications for defining specialists and generalists, and briefly review empirical examples of host shifts in the context of ecological fitting. We conclude that host shifts via ecological fitting provide the fuel for the expansion phase of the recently proposed oscillation hypothesis of host range and speciation, and, more generally, the generation of novel combinations of interacting species within the geographic mosaic theory of coevolution. Finally, we conclude that taxon pulses, driven by climate change and large-scale ecological perturbation are drivers of biotic mixing and resultant ecological fitting, which leads to increased rates of rapid host switching, including the agents of Emerging Infectious Disease. © 2010 Sociedade Brasileira de Zoologia.","author":[{"dropping-particle":"","family":"Agosta","given":"Salvatore J.","non-dropping-particle":"","parse-names":false,"suffix":""},{"dropping-particle":"","family":"Janz","given":"Niklas","non-dropping-particle":"","parse-names":false,"suffix":""},{"dropping-particle":"","family":"Brooks","given":"Daniel R.","non-dropping-particle":"","parse-names":false,"suffix":""}],"container-title":"Zoologia","id":"ITEM-1","issue":"2","issued":{"date-parts":[["2010"]]},"page":"151-162","title":"How specialists can be generalists: Resolving the and \"parasite paradox\" and implications for emerging infectious disease","type":"article-journal","volume":"27"},"uris":["http://www.mendeley.com/documents/?uuid=788a6d47-a8be-4a74-8b21-4be2afee9d01"]},{"id":"ITEM-2","itemData":{"DOI":"10.1016/j.pt.2007.08.016","ISSN":"14714922","PMID":"17962073","abstract":"Parasites are integral components of the biosphere. Host switching correlated with events of episodic climate change is ubiquitous in evolutionary and ecological time. Global climate change produces ecological perturbations, which cause geographical and phenological shifts, and alteration in the dynamics of parasite transmission, increasing the potential for host switching. The intersection of climate change with evolutionary conservative aspects of host specificity and transmission dynamics, called ecological fitting, permits emergence of parasites and diseases without evolutionary changes in their capacity for host utilization. © 2007 Elsevier Ltd. All rights reserved.","author":[{"dropping-particle":"","family":"Brooks","given":"Daniel R.","non-dropping-particle":"","parse-names":false,"suffix":""},{"dropping-particle":"","family":"Hoberg","given":"Eric P.","non-dropping-particle":"","parse-names":false,"suffix":""}],"container-title":"Trends in Parasitology","id":"ITEM-2","issue":"12","issued":{"date-parts":[["2007","12","1"]]},"page":"571-574","publisher":"Elsevier Current Trends","title":"How will global climate change affect parasite-host assemblages?","type":"article-journal","volume":"23"},"uris":["http://www.mendeley.com/documents/?uuid=e700c472-74ba-3228-b2f6-b9f4bc181684"]},{"id":"ITEM-3","itemData":{"DOI":"10.1098/rstb.2013.0553","ISSN":"14712970","PMID":"25688014","abstract":"Climatological variation and ecological perturbation have been pervasive drivers of faunal assembly, structure and diversification for parasites and pathogens through recurrent events of geographical and host colonization at varying spatial and temporal scales of Earth history. Episodic shifts in climate and environmental settings, in conjunction with ecological mechanisms and host switching, are often critical determinants of parasite diversification, a view counter to more than a century of coevolutionary thinking about the nature of complex host–parasite assemblages. Parasites are resource specialists with restricted host ranges, yet shifts onto relatively unrelated hosts are common during phylogenetic diversification of parasite lineages and directly observable in real time. The emerging Stockholm Paradigm resolves this paradox: Ecological Fitting (EF)—phenotypic flexibility and phylogenetic conservatism in traits related to resource use, most notably host preference—provides many opportunities for rapid host switching in changing environments, without the evolution of novel host-utilization capabilities. Host shifts via EF fuel the expansion phase of the Oscillation Hypothesis of host range and speciation and, more generally, the generation of novel combinations of interacting species within the Geographic Mosaic Theory of Coevolution. In synergy, an environmental dynamic of Taxon Pulses establishes an episodic context for host and geographical colonization.","author":[{"dropping-particle":"","family":"Hoberg","given":"Eric P.","non-dropping-particle":"","parse-names":false,"suffix":""},{"dropping-particle":"","family":"Brooks","given":"Daniel R.","non-dropping-particle":"","parse-names":false,"suffix":""}],"container-title":"Philosophical Transactions of the Royal Society B: Biological Sciences","id":"ITEM-3","issue":"1665","issued":{"date-parts":[["2015"]]},"page":"1-7","title":"Evolution in action: Climate change, biodiversity dynamics and emerging infectious disease","type":"article-journal","volume":"370"},"uris":["http://www.mendeley.com/documents/?uuid=c90213e5-20f0-439f-bb8e-3f4751d6dbbb"]}],"mendeley":{"formattedCitation":"(Brooks &amp; Hoberg, 2007; Agosta, Janz &amp; Brooks, 2010; Hoberg &amp; Brooks, 2015)","manualFormatting":"Brooks &amp; Hoberg, 2007; Agosta, Janz &amp; Brooks, 2010; Hoberg &amp; Brooks, 2015)","plainTextFormattedCitation":"(Brooks &amp; Hoberg, 2007; Agosta, Janz &amp; Brooks, 2010; Hoberg &amp; Brooks, 2015)","previouslyFormattedCitation":"(Brooks &amp; Hoberg, 2007; Agosta, Janz &amp; Brooks, 2010; Hoberg &amp; Brooks, 2015)"},"properties":{"noteIndex":0},"schema":"https://github.com/citation-style-language/schema/raw/master/csl-citation.json"}</w:instrText>
      </w:r>
      <w:r w:rsidR="00E55D30" w:rsidRPr="00125DA0">
        <w:fldChar w:fldCharType="separate"/>
      </w:r>
      <w:r w:rsidR="00E55D30" w:rsidRPr="00C57390">
        <w:rPr>
          <w:noProof/>
        </w:rPr>
        <w:t>Brooks &amp; Hoberg, 2007; Agosta, Janz &amp; Brooks, 2010; Hoberg &amp; Brooks, 2015)</w:t>
      </w:r>
      <w:r w:rsidR="00E55D30" w:rsidRPr="00125DA0">
        <w:fldChar w:fldCharType="end"/>
      </w:r>
      <w:r w:rsidR="00261843" w:rsidRPr="00C57390">
        <w:t>.</w:t>
      </w:r>
      <w:r w:rsidR="00261843">
        <w:t xml:space="preserve"> </w:t>
      </w:r>
    </w:p>
    <w:p w14:paraId="2A2FF817" w14:textId="77777777" w:rsidR="00AF68FE" w:rsidRPr="001B5BE0" w:rsidRDefault="00AF68FE" w:rsidP="00E55D30">
      <w:pPr>
        <w:pStyle w:val="Heading3"/>
      </w:pPr>
      <w:r w:rsidRPr="001B5BE0">
        <w:t xml:space="preserve">Hosts are not equal in their suitability for parasites </w:t>
      </w:r>
    </w:p>
    <w:p w14:paraId="0D4D51EA" w14:textId="224276E8" w:rsidR="00AF68FE" w:rsidRDefault="00AF68FE" w:rsidP="00AF68FE">
      <w:pPr>
        <w:rPr>
          <w:rFonts w:cstheme="minorHAnsi"/>
        </w:rPr>
      </w:pPr>
      <w:r>
        <w:rPr>
          <w:rFonts w:cstheme="minorHAnsi"/>
        </w:rPr>
        <w:t>The best studied</w:t>
      </w:r>
      <w:r w:rsidRPr="000B447F">
        <w:rPr>
          <w:rFonts w:cstheme="minorHAnsi"/>
        </w:rPr>
        <w:t xml:space="preserve"> parasites are those of </w:t>
      </w:r>
      <w:r>
        <w:rPr>
          <w:rFonts w:cstheme="minorHAnsi"/>
        </w:rPr>
        <w:t>vertebrates</w:t>
      </w:r>
      <w:r w:rsidRPr="000B447F">
        <w:rPr>
          <w:rFonts w:cstheme="minorHAnsi"/>
        </w:rPr>
        <w:t>. These</w:t>
      </w:r>
      <w:r>
        <w:rPr>
          <w:rFonts w:cstheme="minorHAnsi"/>
        </w:rPr>
        <w:t xml:space="preserve"> species</w:t>
      </w:r>
      <w:r w:rsidRPr="000B447F">
        <w:rPr>
          <w:rFonts w:cstheme="minorHAnsi"/>
        </w:rPr>
        <w:t xml:space="preserve"> tend to have large body-sizes and </w:t>
      </w:r>
      <w:r>
        <w:rPr>
          <w:rFonts w:cstheme="minorHAnsi"/>
        </w:rPr>
        <w:t>are</w:t>
      </w:r>
      <w:r w:rsidRPr="000B447F">
        <w:rPr>
          <w:rFonts w:cstheme="minorHAnsi"/>
        </w:rPr>
        <w:t xml:space="preserve"> geographically widespread, thereby providing multi</w:t>
      </w:r>
      <w:r>
        <w:rPr>
          <w:rFonts w:cstheme="minorHAnsi"/>
        </w:rPr>
        <w:t xml:space="preserve">ple parasite microhabitats and increased chance for </w:t>
      </w:r>
      <w:r w:rsidR="00FC4ADF">
        <w:rPr>
          <w:rFonts w:cstheme="minorHAnsi"/>
        </w:rPr>
        <w:t>infe</w:t>
      </w:r>
      <w:r w:rsidR="00772E94">
        <w:rPr>
          <w:rFonts w:cstheme="minorHAnsi"/>
        </w:rPr>
        <w:t>station</w:t>
      </w:r>
      <w:r w:rsidR="00FC4ADF">
        <w:rPr>
          <w:rFonts w:cstheme="minorHAnsi"/>
        </w:rPr>
        <w:t xml:space="preserve"> </w:t>
      </w:r>
      <w:r w:rsidR="00E55D30">
        <w:rPr>
          <w:rFonts w:cstheme="minorHAnsi"/>
        </w:rPr>
        <w:fldChar w:fldCharType="begin" w:fldLock="1"/>
      </w:r>
      <w:r w:rsidR="00E55D30">
        <w:rPr>
          <w:rFonts w:cstheme="minorHAnsi"/>
        </w:rPr>
        <w:instrText>ADDIN CSL_CITATION {"citationItems":[{"id":"ITEM-1","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1","issue":"4","issued":{"date-parts":[["2016"]]},"page":"1 - 12","title":"Parasite rates of discovery, global species richness and host specificity","type":"article-journal","volume":"56"},"uris":["http://www.mendeley.com/documents/?uuid=a6f28d13-90ad-4f23-b852-c99fd93d0006"]}],"mendeley":{"formattedCitation":"(Costello, 2016)","plainTextFormattedCitation":"(Costello, 2016)","previouslyFormattedCitation":"(Costello, 2016)"},"properties":{"noteIndex":0},"schema":"https://github.com/citation-style-language/schema/raw/master/csl-citation.json"}</w:instrText>
      </w:r>
      <w:r w:rsidR="00E55D30">
        <w:rPr>
          <w:rFonts w:cstheme="minorHAnsi"/>
        </w:rPr>
        <w:fldChar w:fldCharType="separate"/>
      </w:r>
      <w:r w:rsidR="00E55D30" w:rsidRPr="00E55D30">
        <w:rPr>
          <w:rFonts w:cstheme="minorHAnsi"/>
          <w:noProof/>
        </w:rPr>
        <w:t>(Costello, 2016)</w:t>
      </w:r>
      <w:r w:rsidR="00E55D30">
        <w:rPr>
          <w:rFonts w:cstheme="minorHAnsi"/>
        </w:rPr>
        <w:fldChar w:fldCharType="end"/>
      </w:r>
      <w:r>
        <w:rPr>
          <w:rFonts w:cstheme="minorHAnsi"/>
        </w:rPr>
        <w:t xml:space="preserve">. Yet, vertebrates </w:t>
      </w:r>
      <w:r w:rsidRPr="000B447F">
        <w:rPr>
          <w:rFonts w:cstheme="minorHAnsi"/>
        </w:rPr>
        <w:t>are not representative of</w:t>
      </w:r>
      <w:r>
        <w:rPr>
          <w:rFonts w:cstheme="minorHAnsi"/>
        </w:rPr>
        <w:t xml:space="preserve"> all</w:t>
      </w:r>
      <w:r w:rsidRPr="000B447F">
        <w:rPr>
          <w:rFonts w:cstheme="minorHAnsi"/>
        </w:rPr>
        <w:t xml:space="preserve"> species on Earth.</w:t>
      </w:r>
      <w:r>
        <w:rPr>
          <w:rFonts w:cstheme="minorHAnsi"/>
        </w:rPr>
        <w:t xml:space="preserve"> Over 61</w:t>
      </w:r>
      <w:r w:rsidRPr="000B447F">
        <w:rPr>
          <w:rFonts w:cstheme="minorHAnsi"/>
        </w:rPr>
        <w:t>% of</w:t>
      </w:r>
      <w:r>
        <w:rPr>
          <w:rFonts w:cstheme="minorHAnsi"/>
        </w:rPr>
        <w:t xml:space="preserve"> marine</w:t>
      </w:r>
      <w:r w:rsidRPr="000B447F">
        <w:rPr>
          <w:rFonts w:cstheme="minorHAnsi"/>
        </w:rPr>
        <w:t xml:space="preserve"> species on Earth are arthropods and other </w:t>
      </w:r>
      <w:r>
        <w:rPr>
          <w:rFonts w:cstheme="minorHAnsi"/>
        </w:rPr>
        <w:t>macro-</w:t>
      </w:r>
      <w:r w:rsidRPr="000B447F">
        <w:rPr>
          <w:rFonts w:cstheme="minorHAnsi"/>
        </w:rPr>
        <w:t>invertebrates</w:t>
      </w:r>
      <w:r>
        <w:rPr>
          <w:rFonts w:cstheme="minorHAnsi"/>
        </w:rPr>
        <w:t xml:space="preserve"> </w:t>
      </w:r>
      <w:r>
        <w:rPr>
          <w:rFonts w:cstheme="minorHAnsi"/>
        </w:rPr>
        <w:fldChar w:fldCharType="begin" w:fldLock="1"/>
      </w:r>
      <w:r w:rsidR="0099602E">
        <w:rPr>
          <w:rFonts w:cstheme="minorHAnsi"/>
        </w:rPr>
        <w:instrText>ADDIN CSL_CITATION {"citationItems":[{"id":"ITEM-1","itemData":{"DOI":"10.1126/science.1237381","abstract":"Mora et al. disputed that most species will be discovered before they go extinct, but not our main recommendations to accelerate species’ discoveries. We show that our conclusions would be unaltered by discoveries of more microscopic species and reinforce our estimates of species description and extinction rates, that taxonomic effort has never been greater, and that there are 2 to 8 million species on Earth.","author":[{"dropping-particle":"","family":"Costello","given":"Mark J.","non-dropping-particle":"","parse-names":false,"suffix":""},{"dropping-particle":"","family":"May","given":"Robert M.","non-dropping-particle":"","parse-names":false,"suffix":""},{"dropping-particle":"","family":"Stork","given":"Nigel E.","non-dropping-particle":"","parse-names":false,"suffix":""}],"container-title":"Science","id":"ITEM-1","issued":{"date-parts":[["2013"]]},"page":"237-d","title":"Response to Comments on “Can We Name Earth’s Species Before They Go Extinct?”","type":"article-journal","volume":"341"},"uris":["http://www.mendeley.com/documents/?uuid=460c6fc5-50e0-354b-afb0-4a8d8c8ef3d0"]}],"mendeley":{"formattedCitation":"(Costello, May &amp; Stork, 2013a)","plainTextFormattedCitation":"(Costello, May &amp; Stork, 2013a)","previouslyFormattedCitation":"(Costello, May &amp; Stork, 2013a)"},"properties":{"noteIndex":0},"schema":"https://github.com/citation-style-language/schema/raw/master/csl-citation.json"}</w:instrText>
      </w:r>
      <w:r>
        <w:rPr>
          <w:rFonts w:cstheme="minorHAnsi"/>
        </w:rPr>
        <w:fldChar w:fldCharType="separate"/>
      </w:r>
      <w:r w:rsidRPr="00AF68FE">
        <w:rPr>
          <w:rFonts w:cstheme="minorHAnsi"/>
          <w:noProof/>
        </w:rPr>
        <w:t>(Costello, May &amp; Stork, 2013a)</w:t>
      </w:r>
      <w:r>
        <w:rPr>
          <w:rFonts w:cstheme="minorHAnsi"/>
        </w:rPr>
        <w:fldChar w:fldCharType="end"/>
      </w:r>
      <w:r w:rsidRPr="000B447F">
        <w:rPr>
          <w:rFonts w:cstheme="minorHAnsi"/>
        </w:rPr>
        <w:t>. Their small body size is a more limiting resource for parasites</w:t>
      </w:r>
      <w:r>
        <w:rPr>
          <w:rFonts w:cstheme="minorHAnsi"/>
        </w:rPr>
        <w:t xml:space="preserve"> </w:t>
      </w:r>
      <w:r>
        <w:rPr>
          <w:rFonts w:cstheme="minorHAnsi"/>
        </w:rPr>
        <w:fldChar w:fldCharType="begin" w:fldLock="1"/>
      </w:r>
      <w:r w:rsidR="00DF7EA6">
        <w:rPr>
          <w:rFonts w:cstheme="minorHAnsi"/>
        </w:rPr>
        <w:instrText>ADDIN CSL_CITATION {"citationItems":[{"id":"ITEM-1","itemData":{"DOI":"10.1645/GE-2004.1","abstract":"In July 2008, a total of 442 specimens of keyhole limpet Fissurella spp. and seven specimens of the clingfish S. sanguineus were obtained by hand or scuba from the rocky shore (intertidal/subtidal) of Antofagasta, northern Chile (23°30′ S). We collected all available specimens without preference to host size or species to obtain a representative sample of the availability of keyhole limpets and clingfish in the environment. Specimens were transported alive to the laboratory and maintained in a system with running seawater at 16 (±1°C). Keyhole species were identified, the specimens were measured (total length to nearest 0.1 mm) and dissected, the gonads were incised, and the worms were removed and counted. Clingfish were measured (total length to nearest 1 mm) and dissected, and worms found in the intestine were removed and counted. From each of 71 randomly selected specimens of keyhole limpets and seven specimens of clingfish, three to five living worms were randomly selected, measured (total length) with a graduate eye piece, and dissected under stereomicroscope.","author":[{"dropping-particle":"","family":"Oliva","given":"Marcelo Enrique","non-dropping-particle":"","parse-names":false,"suffix":""},{"dropping-particle":"","family":"Alvarez","given":"Carlos","non-dropping-particle":"","parse-names":false,"suffix":""}],"id":"ITEM-1","issued":{"date-parts":[["2011"]]},"page":"1731-1734","title":"Is a vertebrate a better host for a parasite than an invertebrate host? Fecundity of Proctoeces cf lintoni (Digenea: Fellodistomidae), a parasite of fish and gastropods in northern Chile","type":"article-journal","volume":"109"},"uris":["http://www.mendeley.com/documents/?uuid=8a302fd0-7b6d-3d51-8ff0-3a54e9a99dd8"]}],"mendeley":{"formattedCitation":"(Oliva &amp; Alvarez, 2011)","manualFormatting":"(Oliva &amp; Alvarez, 2011, ","plainTextFormattedCitation":"(Oliva &amp; Alvarez, 2011)","previouslyFormattedCitation":"(Oliva &amp; Alvarez, 2011)"},"properties":{"noteIndex":0},"schema":"https://github.com/citation-style-language/schema/raw/master/csl-citation.json"}</w:instrText>
      </w:r>
      <w:r>
        <w:rPr>
          <w:rFonts w:cstheme="minorHAnsi"/>
        </w:rPr>
        <w:fldChar w:fldCharType="separate"/>
      </w:r>
      <w:r w:rsidRPr="00AF68FE">
        <w:rPr>
          <w:rFonts w:cstheme="minorHAnsi"/>
          <w:noProof/>
        </w:rPr>
        <w:t>(Oliva &amp; Alvarez, 2011</w:t>
      </w:r>
      <w:r w:rsidR="00FE2E4E">
        <w:rPr>
          <w:rFonts w:cstheme="minorHAnsi"/>
          <w:noProof/>
        </w:rPr>
        <w:t xml:space="preserve">, </w:t>
      </w:r>
      <w:r>
        <w:rPr>
          <w:rFonts w:cstheme="minorHAnsi"/>
        </w:rPr>
        <w:fldChar w:fldCharType="end"/>
      </w:r>
      <w:r w:rsidR="0099602E">
        <w:rPr>
          <w:rFonts w:cstheme="minorHAnsi"/>
        </w:rPr>
        <w:fldChar w:fldCharType="begin" w:fldLock="1"/>
      </w:r>
      <w:r w:rsidR="00DF7EA6">
        <w:rPr>
          <w:rFonts w:cstheme="minorHAnsi"/>
        </w:rPr>
        <w:instrText>ADDIN CSL_CITATION {"citationItems":[{"id":"ITEM-1","itemData":{"DOI":"10.1111/1365-2656.13216","ISSN":"0021-8790","abstract":"Traditionally, most studies have described the organization of host–parasite interaction networks by considering only few host groups at limited geographical extents. However, host–parasite relationships are merged within different taxonomic groups and factors shaping these interactions likely differ between host and parasite groups, making group-level differences important to better understand the ecological and evolutionary dynamics of these interactive communities. Here we used a dataset of 629 ectoparasite species and 251 species of terrestrial mammals, comprising 10 orders distributed across the Nearctic and Neotropical regions of Mexico to assess the species-level drivers of mammalian ectoparasite faunas. Specifically, we evaluated whether body weight, geographical range size and within-range mammal species richness (i.e. diversity field) predict mammal ectoparasite species richness (i.e. degree centrality) and their closeness centrality within the mammal–ectoparasite network. In addition, we also tested if the observed patterns differ among mammal orders and if taxonomic closely related host mammals could more likely share the same set of ectoparasites. We found that ectoparasite species richness of small mammals (mainly rodents) with large proportional range sizes was high compared to large-bodied mammals, whereas the diversity field of mammals had no predictive value (except for bats). We also observed that taxonomic proximity was a main determinant of the probability to share ectoparasite species. Specifically, the probability to share ectoparasites in congeneric species reached up to 90% and decreased exponentially as the taxonomic distance increased. Further, we also detected that some ectoparasites are generalists and capable to infect mammalian species across different orders and that rodents have a remarkable role in the network structure, being closely connected to many other taxa. Hence, because many rodent species have synanthropic habits they could act as undesired reservoirs of disease agents for humans and urban animals. Considering the reported worldwide phenomenon of the proliferation of rodents accompanying the demographic decrease or even local extinction of large-bodied mammal species, these organisms may already be an increasing health threat in many regions of the world.","author":[{"dropping-particle":"","family":"Dáttilo","given":"Wesley","non-dropping-particle":"","parse-names":false,"suffix":""},{"dropping-particle":"","family":"Barrozo</w:instrText>
      </w:r>
      <w:r w:rsidR="00DF7EA6">
        <w:rPr>
          <w:rFonts w:ascii="Cambria Math" w:hAnsi="Cambria Math" w:cs="Cambria Math"/>
        </w:rPr>
        <w:instrText>‐</w:instrText>
      </w:r>
      <w:r w:rsidR="00DF7EA6">
        <w:rPr>
          <w:rFonts w:cstheme="minorHAnsi"/>
        </w:rPr>
        <w:instrText>Ch</w:instrText>
      </w:r>
      <w:r w:rsidR="00DF7EA6">
        <w:rPr>
          <w:rFonts w:cs="Arial"/>
        </w:rPr>
        <w:instrText>á</w:instrText>
      </w:r>
      <w:r w:rsidR="00DF7EA6">
        <w:rPr>
          <w:rFonts w:cstheme="minorHAnsi"/>
        </w:rPr>
        <w:instrText>vez","given":"Nathalia","non-dropping-particle":"","parse-names":false,"suffix":""},{"dropping-particle":"","family":"Lira</w:instrText>
      </w:r>
      <w:r w:rsidR="00DF7EA6">
        <w:rPr>
          <w:rFonts w:ascii="Cambria Math" w:hAnsi="Cambria Math" w:cs="Cambria Math"/>
        </w:rPr>
        <w:instrText>‐</w:instrText>
      </w:r>
      <w:r w:rsidR="00DF7EA6">
        <w:rPr>
          <w:rFonts w:cstheme="minorHAnsi"/>
        </w:rPr>
        <w:instrText>Noriega","given":"Andr</w:instrText>
      </w:r>
      <w:r w:rsidR="00DF7EA6">
        <w:rPr>
          <w:rFonts w:cs="Arial"/>
        </w:rPr>
        <w:instrText>é</w:instrText>
      </w:r>
      <w:r w:rsidR="00DF7EA6">
        <w:rPr>
          <w:rFonts w:cstheme="minorHAnsi"/>
        </w:rPr>
        <w:instrText>s","non-dropping-particle":"","parse-names":false,"suffix":""},{"dropping-particle":"","family":"Guevara","given":"Roger","non-dropping-particle":"","parse-names":false,"suffix":""},{"dropping-particle":"","family":"Villalobos","given":"Fabricio","non-dropping-particle":"","parse-names":false,"suffix":""},{"dropping-particle":"","family":"Santiago</w:instrText>
      </w:r>
      <w:r w:rsidR="00DF7EA6">
        <w:rPr>
          <w:rFonts w:ascii="Cambria Math" w:hAnsi="Cambria Math" w:cs="Cambria Math"/>
        </w:rPr>
        <w:instrText>‐</w:instrText>
      </w:r>
      <w:r w:rsidR="00DF7EA6">
        <w:rPr>
          <w:rFonts w:cstheme="minorHAnsi"/>
        </w:rPr>
        <w:instrText>Alarcon","given":"Diego","non-dropping-particle":"","parse-names":false,"suffix":""},{"dropping-particle":"","family":"Neves","given":"Frederico Siqueira","non-dropping-particle":"","parse-names":false,"suffix":""},{"dropping-particle":"","family":"Izzo","given":"Thiago","non-dropping-particle":"","parse-names":false,"suffix":""},{"dropping-particle":"","family":"Ribeiro","given":"Sérvio Pontes","non-dropping-particle":"","parse-names":false,"suffix":""}],"container-title":"Journal of Animal Ecology","editor":[{"dropping-particle":"","family":"Dunn","given":"Jenny","non-dropping-particle":"","parse-names":false,"suffix":""}],"id":"ITEM-1","issue":"8","issued":{"date-parts":[["2020","8","4"]]},"page":"1754-1765","publisher":"Blackwell Publishing Ltd","title":"Species</w:instrText>
      </w:r>
      <w:r w:rsidR="00DF7EA6">
        <w:rPr>
          <w:rFonts w:ascii="Cambria Math" w:hAnsi="Cambria Math" w:cs="Cambria Math"/>
        </w:rPr>
        <w:instrText>‐</w:instrText>
      </w:r>
      <w:r w:rsidR="00DF7EA6">
        <w:rPr>
          <w:rFonts w:cstheme="minorHAnsi"/>
        </w:rPr>
        <w:instrText>level drivers of mammalian ectoparasite faunas","type":"article-journal","volume":"89"},"uris":["http://www.mendeley.com/documents/?uuid=52588931-2b38-34e0-ac70-e421bd90ddfd"]}],"mendeley":{"formattedCitation":"(Dáttilo et al., 2020)","manualFormatting":"Dáttilo et al., 2020)","plainTextFormattedCitation":"(Dáttilo et al., 2020)","previouslyFormattedCitation":"(Dáttilo et al., 2020)"},"properties":{"noteIndex":0},"schema":"https://github.com/citation-style-language/schema/raw/master/csl-citation.json"}</w:instrText>
      </w:r>
      <w:r w:rsidR="0099602E">
        <w:rPr>
          <w:rFonts w:cstheme="minorHAnsi"/>
        </w:rPr>
        <w:fldChar w:fldCharType="separate"/>
      </w:r>
      <w:r w:rsidR="0099602E" w:rsidRPr="0099602E">
        <w:rPr>
          <w:rFonts w:cstheme="minorHAnsi"/>
          <w:noProof/>
        </w:rPr>
        <w:t>Dáttilo et al., 2020)</w:t>
      </w:r>
      <w:r w:rsidR="0099602E">
        <w:rPr>
          <w:rFonts w:cstheme="minorHAnsi"/>
        </w:rPr>
        <w:fldChar w:fldCharType="end"/>
      </w:r>
      <w:r w:rsidR="0099602E">
        <w:rPr>
          <w:rFonts w:cstheme="minorHAnsi"/>
        </w:rPr>
        <w:t xml:space="preserve"> </w:t>
      </w:r>
      <w:r w:rsidRPr="000B447F">
        <w:rPr>
          <w:rFonts w:cstheme="minorHAnsi"/>
        </w:rPr>
        <w:t>than larger vertebrates</w:t>
      </w:r>
      <w:r>
        <w:rPr>
          <w:rFonts w:cstheme="minorHAnsi"/>
        </w:rPr>
        <w:t xml:space="preserve"> and they are often used as intermediate hosts to complete parasitic lifecycles </w:t>
      </w:r>
      <w:r>
        <w:rPr>
          <w:rFonts w:cstheme="minorHAnsi"/>
        </w:rPr>
        <w:fldChar w:fldCharType="begin" w:fldLock="1"/>
      </w:r>
      <w:r w:rsidR="0099602E">
        <w:rPr>
          <w:rFonts w:cstheme="minorHAnsi"/>
        </w:rPr>
        <w:instrText>ADDIN CSL_CITATION {"citationItems":[{"id":"ITEM-1","itemData":{"ISBN":"9781139794749","author":[{"dropping-particle":"","family":"Leung","given":"Tommy L F","non-dropping-particle":"","parse-names":false,"suffix":""},{"dropping-particle":"","family":"Mora","given":"Camilo","non-dropping-particle":"","parse-names":false,"suffix":""},{"dropping-particle":"","family":"Rohde","given":"Klaus","non-dropping-particle":"","parse-names":false,"suffix":""}],"container-title":"Parasites Diversity and Diversification: Evolutionary Ecology Meets Phylogenetics","editor":[{"dropping-particle":"","family":"Morand","given":"Serge","non-dropping-particle":"","parse-names":false,"suffix":""},{"dropping-particle":"","family":"Krasnov","given":"Boris R.","non-dropping-particle":"","parse-names":false,"suffix":""},{"dropping-particle":"","family":"Littlewood","given":"D Timothy J","non-dropping-particle":"","parse-names":false,"suffix":""}],"id":"ITEM-1","issued":{"date-parts":[["2015"]]},"page":"39-57","publisher":"Cambridge University Press","publisher-place":"Cambridge, United Kingdom","title":"Patterns of diversity and distribution of aquatic invertebrates and their parasites","type":"chapter"},"uris":["http://www.mendeley.com/documents/?uuid=0175343d-9f7a-484b-ac85-e3cd93baa9c9"]}],"mendeley":{"formattedCitation":"(Leung, Mora &amp; Rohde, 2015)","plainTextFormattedCitation":"(Leung, Mora &amp; Rohde, 2015)","previouslyFormattedCitation":"(Leung, Mora &amp; Rohde, 2015)"},"properties":{"noteIndex":0},"schema":"https://github.com/citation-style-language/schema/raw/master/csl-citation.json"}</w:instrText>
      </w:r>
      <w:r>
        <w:rPr>
          <w:rFonts w:cstheme="minorHAnsi"/>
        </w:rPr>
        <w:fldChar w:fldCharType="separate"/>
      </w:r>
      <w:r w:rsidRPr="00AF68FE">
        <w:rPr>
          <w:rFonts w:cstheme="minorHAnsi"/>
          <w:noProof/>
        </w:rPr>
        <w:t>(Leung, Mora &amp; Rohde, 2015)</w:t>
      </w:r>
      <w:r>
        <w:rPr>
          <w:rFonts w:cstheme="minorHAnsi"/>
        </w:rPr>
        <w:fldChar w:fldCharType="end"/>
      </w:r>
      <w:r w:rsidRPr="000B447F">
        <w:rPr>
          <w:rFonts w:cstheme="minorHAnsi"/>
        </w:rPr>
        <w:t>.</w:t>
      </w:r>
      <w:r>
        <w:rPr>
          <w:rFonts w:cstheme="minorHAnsi"/>
        </w:rPr>
        <w:t xml:space="preserve"> </w:t>
      </w:r>
      <w:r w:rsidR="00772E94">
        <w:rPr>
          <w:rFonts w:cstheme="minorHAnsi"/>
        </w:rPr>
        <w:t xml:space="preserve">Therefore, as </w:t>
      </w:r>
      <w:r w:rsidR="00FE2E4E">
        <w:rPr>
          <w:rFonts w:cstheme="minorHAnsi"/>
        </w:rPr>
        <w:t xml:space="preserve">more </w:t>
      </w:r>
      <w:r w:rsidR="00772E94">
        <w:rPr>
          <w:rFonts w:cstheme="minorHAnsi"/>
        </w:rPr>
        <w:t>marine species are sample</w:t>
      </w:r>
      <w:r w:rsidR="00FE2E4E">
        <w:rPr>
          <w:rFonts w:cstheme="minorHAnsi"/>
        </w:rPr>
        <w:t>d</w:t>
      </w:r>
      <w:r w:rsidR="00772E94">
        <w:rPr>
          <w:rFonts w:cstheme="minorHAnsi"/>
        </w:rPr>
        <w:t xml:space="preserve"> for their parasite assemblages, we believe more </w:t>
      </w:r>
      <w:r w:rsidR="00FE2E4E">
        <w:rPr>
          <w:rFonts w:cstheme="minorHAnsi"/>
        </w:rPr>
        <w:t xml:space="preserve">new </w:t>
      </w:r>
      <w:r w:rsidR="00772E94">
        <w:rPr>
          <w:rFonts w:cstheme="minorHAnsi"/>
        </w:rPr>
        <w:t>species will be discovered in vertebrates than their invertebrate counterparts.</w:t>
      </w:r>
    </w:p>
    <w:p w14:paraId="5770CF1A" w14:textId="6AA7600F" w:rsidR="00AF68FE" w:rsidRPr="001B5BE0" w:rsidRDefault="00AF68FE" w:rsidP="00E55D30">
      <w:pPr>
        <w:pStyle w:val="Heading3"/>
      </w:pPr>
      <w:r>
        <w:t>Better to infect more host species than few</w:t>
      </w:r>
    </w:p>
    <w:p w14:paraId="6553D1C5" w14:textId="37EE301F" w:rsidR="00E339D2" w:rsidRDefault="00AF68FE" w:rsidP="00AF68FE">
      <w:pPr>
        <w:rPr>
          <w:rFonts w:cstheme="minorHAnsi"/>
        </w:rPr>
      </w:pPr>
      <w:r>
        <w:t xml:space="preserve">The co-evolutionary tension between parasites and their hosts create unique selection pressures as they continually adapt to survive </w:t>
      </w:r>
      <w:r>
        <w:fldChar w:fldCharType="begin" w:fldLock="1"/>
      </w:r>
      <w:r>
        <w:instrText>ADDIN CSL_CITATION {"citationItems":[{"id":"ITEM-1","itemData":{"ISBN":"0 19 852986 4","author":[{"dropping-particle":"","family":"Hudson","given":"P. J.","non-dropping-particle":"","parse-names":false,"suffix":""}],"chapter-number":"1","container-title":"Parasitism and Ecosystems","editor":[{"dropping-particle":"","family":"Thomas","given":"F.","non-dropping-particle":"","parse-names":false,"suffix":""},{"dropping-particle":"","family":"Renaud","given":"F.","non-dropping-particle":"","parse-names":false,"suffix":""},{"dropping-particle":"","family":"Guegan","given":"J.","non-dropping-particle":"","parse-names":false,"suffix":""}],"id":"ITEM-1","issued":{"date-parts":[["2005"]]},"page":"221","publisher":"Oxford University Press","publisher-place":"Oxford, UK.","title":"Introduction - Parasites, diversity, and the ecosystem","type":"chapter"},"uris":["http://www.mendeley.com/documents/?uuid=2747f4df-1918-4467-bc89-74b43aaa6ee0"]}],"mendeley":{"formattedCitation":"(Hudson, 2005)","plainTextFormattedCitation":"(Hudson, 2005)","previouslyFormattedCitation":"(Hudson, 2005)"},"properties":{"noteIndex":0},"schema":"https://github.com/citation-style-language/schema/raw/master/csl-citation.json"}</w:instrText>
      </w:r>
      <w:r>
        <w:fldChar w:fldCharType="separate"/>
      </w:r>
      <w:r w:rsidRPr="001718FD">
        <w:rPr>
          <w:noProof/>
        </w:rPr>
        <w:t>(Hudson, 2005)</w:t>
      </w:r>
      <w:r>
        <w:fldChar w:fldCharType="end"/>
      </w:r>
      <w:r>
        <w:t xml:space="preserve">. These evolutionary moves and counter-moves have been </w:t>
      </w:r>
      <w:r w:rsidR="00E84CDF">
        <w:t xml:space="preserve">suggested </w:t>
      </w:r>
      <w:r>
        <w:t xml:space="preserve">to create highly specialized parasitic organisms, that are uniquely adapted to their host or hosts </w:t>
      </w:r>
      <w:r>
        <w:fldChar w:fldCharType="begin" w:fldLock="1"/>
      </w:r>
      <w:r>
        <w:instrText>ADDIN CSL_CITATION {"citationItems":[{"id":"ITEM-1","itemData":{"ISBN":"13: 978-0-691-15085-0","author":[{"dropping-particle":"","family":"Poulin","given":"Robert","non-dropping-particle":"","parse-names":false,"suffix":""}],"edition":"2nd","id":"ITEM-1","issued":{"date-parts":[["2007"]]},"number-of-pages":"332","publisher":"Princeton University Press","publisher-place":"Princeton, New Jersey, USA, New Jersey, USA","title":"Evolutionary Ecology of Parasites","type":"book"},"uris":["http://www.mendeley.com/documents/?uuid=8ce5fb7f-0ea1-44af-86f5-bd0b64d7ebc2"]}],"mendeley":{"formattedCitation":"(Poulin, 2007)","plainTextFormattedCitation":"(Poulin, 2007)","previouslyFormattedCitation":"(Poulin, 2007)"},"properties":{"noteIndex":0},"schema":"https://github.com/citation-style-language/schema/raw/master/csl-citation.json"}</w:instrText>
      </w:r>
      <w:r>
        <w:fldChar w:fldCharType="separate"/>
      </w:r>
      <w:r w:rsidRPr="001718FD">
        <w:rPr>
          <w:noProof/>
        </w:rPr>
        <w:t>(Poulin, 2007)</w:t>
      </w:r>
      <w:r>
        <w:fldChar w:fldCharType="end"/>
      </w:r>
      <w:r>
        <w:t xml:space="preserve">. However, with the incorporation of molecular and experimental techniques in determining host specificity in parasites, results </w:t>
      </w:r>
      <w:r w:rsidR="00E84CDF">
        <w:t xml:space="preserve">show </w:t>
      </w:r>
      <w:r w:rsidRPr="00ED123D">
        <w:t xml:space="preserve">that parasites can often infect </w:t>
      </w:r>
      <w:r w:rsidRPr="00ED123D">
        <w:lastRenderedPageBreak/>
        <w:t>many more host</w:t>
      </w:r>
      <w:r>
        <w:t>s successfully than is seen in n</w:t>
      </w:r>
      <w:r w:rsidRPr="00ED123D">
        <w:t>ature</w:t>
      </w:r>
      <w:r>
        <w:t xml:space="preserve"> </w:t>
      </w:r>
      <w:r>
        <w:fldChar w:fldCharType="begin" w:fldLock="1"/>
      </w:r>
      <w:r w:rsidR="0099602E">
        <w:instrText>ADDIN CSL_CITATION {"citationItems":[{"id":"ITEM-1","itemData":{"DOI":"10.1016/j.pt.2007.10.002","author":[{"dropping-particle":"","family":"Poulin","given":"Robert","non-dropping-particle":"","parse-names":false,"suffix":""},{"dropping-particle":"","family":"Keeney","given":"Devon B","non-dropping-particle":"","parse-names":false,"suffix":""}],"container-title":"Trends in Parasitology","id":"ITEM-1","issue":"1","issued":{"date-parts":[["2007"]]},"page":"24-28","title":"Host specificity under molecular and experimental scrutiny","type":"article-journal","volume":"24"},"uris":["http://www.mendeley.com/documents/?uuid=9ada5af4-19ba-3515-b797-9970cb4b653c"]}],"mendeley":{"formattedCitation":"(Poulin &amp; Keeney, 2007)","plainTextFormattedCitation":"(Poulin &amp; Keeney, 2007)","previouslyFormattedCitation":"(Poulin &amp; Keeney, 2007)"},"properties":{"noteIndex":0},"schema":"https://github.com/citation-style-language/schema/raw/master/csl-citation.json"}</w:instrText>
      </w:r>
      <w:r>
        <w:fldChar w:fldCharType="separate"/>
      </w:r>
      <w:r w:rsidRPr="00AF68FE">
        <w:rPr>
          <w:noProof/>
        </w:rPr>
        <w:t>(Poulin &amp; Keeney, 2007)</w:t>
      </w:r>
      <w:r>
        <w:fldChar w:fldCharType="end"/>
      </w:r>
      <w:r w:rsidRPr="00ED123D">
        <w:t>.</w:t>
      </w:r>
      <w:r>
        <w:t xml:space="preserve"> </w:t>
      </w:r>
      <w:r w:rsidRPr="001B5BE0">
        <w:rPr>
          <w:rFonts w:cstheme="minorHAnsi"/>
        </w:rPr>
        <w:t xml:space="preserve">This is a better evolutionary strategy as most species are geographically rare and rare hosts provide limited opportunities for parasite transmission and evolution. </w:t>
      </w:r>
      <w:r w:rsidR="00FE2E4E">
        <w:rPr>
          <w:rFonts w:cstheme="minorHAnsi"/>
        </w:rPr>
        <w:t>Th</w:t>
      </w:r>
      <w:r w:rsidR="00911498">
        <w:rPr>
          <w:rFonts w:cstheme="minorHAnsi"/>
        </w:rPr>
        <w:t>erefore</w:t>
      </w:r>
      <w:r w:rsidR="00FE2E4E">
        <w:rPr>
          <w:rFonts w:cstheme="minorHAnsi"/>
        </w:rPr>
        <w:t>, parasite host relationships we observe are strongly influence</w:t>
      </w:r>
      <w:r w:rsidR="006C42D6">
        <w:rPr>
          <w:rFonts w:cstheme="minorHAnsi"/>
        </w:rPr>
        <w:t>d</w:t>
      </w:r>
      <w:r w:rsidR="00FE2E4E">
        <w:rPr>
          <w:rFonts w:cstheme="minorHAnsi"/>
        </w:rPr>
        <w:t xml:space="preserve"> by the local exposure of hosts to parasites</w:t>
      </w:r>
      <w:r w:rsidR="006C42D6">
        <w:rPr>
          <w:rFonts w:cstheme="minorHAnsi"/>
        </w:rPr>
        <w:t xml:space="preserve"> and not solely a consequence of host specificity. </w:t>
      </w:r>
    </w:p>
    <w:p w14:paraId="5A1F4E42" w14:textId="06610176" w:rsidR="00BD1968" w:rsidRPr="00C34FE0" w:rsidRDefault="00E339D2" w:rsidP="00C34FE0">
      <w:pPr>
        <w:rPr>
          <w:rFonts w:cstheme="minorHAnsi"/>
        </w:rPr>
      </w:pPr>
      <w:r>
        <w:rPr>
          <w:rFonts w:cstheme="minorHAnsi"/>
        </w:rPr>
        <w:t>S</w:t>
      </w:r>
      <w:r w:rsidR="006C42D6">
        <w:rPr>
          <w:rFonts w:cstheme="minorHAnsi"/>
        </w:rPr>
        <w:t xml:space="preserve">hifting host distributions and reassembly of communities, </w:t>
      </w:r>
      <w:r>
        <w:rPr>
          <w:rFonts w:cstheme="minorHAnsi"/>
        </w:rPr>
        <w:t xml:space="preserve">as has been happening </w:t>
      </w:r>
      <w:r w:rsidR="006C42D6">
        <w:rPr>
          <w:rFonts w:cstheme="minorHAnsi"/>
        </w:rPr>
        <w:t xml:space="preserve">due to climate change </w:t>
      </w:r>
      <w:r w:rsidR="004612DC">
        <w:rPr>
          <w:rFonts w:cstheme="minorHAnsi"/>
        </w:rPr>
        <w:fldChar w:fldCharType="begin" w:fldLock="1"/>
      </w:r>
      <w:r w:rsidR="00275D4D">
        <w:rPr>
          <w:rFonts w:cstheme="minorHAnsi"/>
        </w:rPr>
        <w:instrText>ADDIN CSL_CITATION {"citationItems":[{"id":"ITEM-1","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1","issue":"8","issued":{"date-parts":[["2020"]]},"page":"1044-1059","publisher":"Springer US","title":"Species better track climate warming in the oceans than on land","type":"article-journal","volume":"4"},"uris":["http://www.mendeley.com/documents/?uuid=dc6779b2-79fc-4425-bf39-992d8202131b"]},{"id":"ITEM-2","itemData":{"DOI":"10.1073/pnas.2015094118","author":[{"dropping-particle":"","family":"Chaudhary","given":"Chhaya","non-dropping-particle":"","parse-names":false,"suffix":""},{"dropping-particle":"","family":"Richardson","given":"Anthony J","non-dropping-particle":"","parse-names":false,"suffix":""},{"dropping-particle":"","family":"Schoeman","given":"David S","non-dropping-particle":"","parse-names":false,"suffix":""},{"dropping-particle":"","family":"Costello","given":"Mark J","non-dropping-particle":"","parse-names":false,"suffix":""}],"container-title":"Proceedings of the National Academy of Sciences","id":"ITEM-2","issue":"15","issued":{"date-parts":[["2021"]]},"page":"1-14","title":"Global warming is causing a more pronounced dip in marine species richness around the equator","type":"article-journal","volume":"118"},"uris":["http://www.mendeley.com/documents/?uuid=8cf96773-f3c5-45eb-965f-03fca709f2d4"]}],"mendeley":{"formattedCitation":"(Lenoir et al., 2020; Chaudhary et al., 2021)","plainTextFormattedCitation":"(Lenoir et al., 2020; Chaudhary et al., 2021)","previouslyFormattedCitation":"(Lenoir et al., 2020; Chaudhary et al., 2021)"},"properties":{"noteIndex":0},"schema":"https://github.com/citation-style-language/schema/raw/master/csl-citation.json"}</w:instrText>
      </w:r>
      <w:r w:rsidR="004612DC">
        <w:rPr>
          <w:rFonts w:cstheme="minorHAnsi"/>
        </w:rPr>
        <w:fldChar w:fldCharType="separate"/>
      </w:r>
      <w:r w:rsidR="004612DC" w:rsidRPr="004612DC">
        <w:rPr>
          <w:rFonts w:cstheme="minorHAnsi"/>
          <w:noProof/>
        </w:rPr>
        <w:t>(Lenoir et al., 2020; Chaudhary et al., 2021)</w:t>
      </w:r>
      <w:r w:rsidR="004612DC">
        <w:rPr>
          <w:rFonts w:cstheme="minorHAnsi"/>
        </w:rPr>
        <w:fldChar w:fldCharType="end"/>
      </w:r>
      <w:r w:rsidR="006C42D6">
        <w:rPr>
          <w:rFonts w:cstheme="minorHAnsi"/>
        </w:rPr>
        <w:t xml:space="preserve">, may provide new host opportunities for parasites. </w:t>
      </w:r>
      <w:r>
        <w:rPr>
          <w:rFonts w:cstheme="minorHAnsi"/>
        </w:rPr>
        <w:t xml:space="preserve">If so, naïve hosts may suffer pathogenic effects due to lack of behavioural and/or immunological defences against the parasites. </w:t>
      </w:r>
      <w:r w:rsidR="00911498">
        <w:rPr>
          <w:rFonts w:cstheme="minorHAnsi"/>
        </w:rPr>
        <w:t>Yet, on the other hand, as host species move away from historical distributions, parasites may find it difficult to complete complex lifecycles and as a result, become extinct, releasing host populations. As such, f</w:t>
      </w:r>
      <w:r>
        <w:rPr>
          <w:rFonts w:cstheme="minorHAnsi"/>
        </w:rPr>
        <w:t xml:space="preserve">urther descriptions of parasites, and parasite host associations, should be </w:t>
      </w:r>
      <w:r w:rsidR="00D13BDB">
        <w:rPr>
          <w:rFonts w:cstheme="minorHAnsi"/>
        </w:rPr>
        <w:t xml:space="preserve">part of biodiversity </w:t>
      </w:r>
      <w:r w:rsidR="002154FA">
        <w:rPr>
          <w:rFonts w:cstheme="minorHAnsi"/>
        </w:rPr>
        <w:t xml:space="preserve">monitoring to aid understanding of how climate change may directly and indirectly (through parasites) impact biodiversity at ecosystem scales. </w:t>
      </w:r>
    </w:p>
    <w:p w14:paraId="7FF06F7B" w14:textId="562810F4" w:rsidR="00582EE3" w:rsidRPr="001B0AEB" w:rsidRDefault="00582EE3" w:rsidP="00E55D30">
      <w:pPr>
        <w:pStyle w:val="Heading2"/>
      </w:pPr>
      <w:r w:rsidRPr="001B0AEB">
        <w:t>References</w:t>
      </w:r>
    </w:p>
    <w:p w14:paraId="0E507199" w14:textId="7789A27D" w:rsidR="00BF72C3" w:rsidRPr="00BF72C3" w:rsidRDefault="00582EE3" w:rsidP="00BF72C3">
      <w:pPr>
        <w:widowControl w:val="0"/>
        <w:autoSpaceDE w:val="0"/>
        <w:autoSpaceDN w:val="0"/>
        <w:adjustRightInd w:val="0"/>
        <w:spacing w:after="0"/>
        <w:ind w:left="480" w:hanging="480"/>
        <w:rPr>
          <w:rFonts w:ascii="Arial Narrow" w:hAnsi="Arial Narrow" w:cs="Times New Roman"/>
          <w:noProof/>
          <w:szCs w:val="24"/>
        </w:rPr>
      </w:pPr>
      <w:r w:rsidRPr="001B0AEB">
        <w:rPr>
          <w:rFonts w:ascii="Arial Narrow" w:hAnsi="Arial Narrow"/>
          <w:lang w:val="en-US"/>
        </w:rPr>
        <w:fldChar w:fldCharType="begin" w:fldLock="1"/>
      </w:r>
      <w:r w:rsidRPr="00C34FE0">
        <w:rPr>
          <w:rFonts w:ascii="Arial Narrow" w:hAnsi="Arial Narrow"/>
          <w:lang w:val="en-US"/>
        </w:rPr>
        <w:instrText xml:space="preserve">ADDIN Mendeley Bibliography CSL_BIBLIOGRAPHY </w:instrText>
      </w:r>
      <w:r w:rsidRPr="001B0AEB">
        <w:rPr>
          <w:rFonts w:ascii="Arial Narrow" w:hAnsi="Arial Narrow"/>
          <w:lang w:val="en-US"/>
        </w:rPr>
        <w:fldChar w:fldCharType="separate"/>
      </w:r>
      <w:r w:rsidR="00BF72C3" w:rsidRPr="00BF72C3">
        <w:rPr>
          <w:rFonts w:ascii="Arial Narrow" w:hAnsi="Arial Narrow" w:cs="Times New Roman"/>
          <w:noProof/>
          <w:szCs w:val="24"/>
        </w:rPr>
        <w:t xml:space="preserve">Agosta SJ, Janz N, Brooks DR. 2010. How specialists can be generalists: Resolving the and “parasite paradox” and implications for emerging infectious disease. </w:t>
      </w:r>
      <w:r w:rsidR="00BF72C3" w:rsidRPr="00BF72C3">
        <w:rPr>
          <w:rFonts w:ascii="Arial Narrow" w:hAnsi="Arial Narrow" w:cs="Times New Roman"/>
          <w:i/>
          <w:iCs/>
          <w:noProof/>
          <w:szCs w:val="24"/>
        </w:rPr>
        <w:t>Zoologia</w:t>
      </w:r>
      <w:r w:rsidR="00BF72C3" w:rsidRPr="00BF72C3">
        <w:rPr>
          <w:rFonts w:ascii="Arial Narrow" w:hAnsi="Arial Narrow" w:cs="Times New Roman"/>
          <w:noProof/>
          <w:szCs w:val="24"/>
        </w:rPr>
        <w:t xml:space="preserve"> 27:151–162. DOI: 10.1590/S1984-46702010000200001.</w:t>
      </w:r>
    </w:p>
    <w:p w14:paraId="3F22BA1F"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Appeltans W, Ahyong ST, Anderson G, Angel M V, Artois T, Bailly N, Bamber R, Barber A, Bartsch I, Berta A, Bła M, Zewicz-Paszkowycz _, Bock P, Boxshall G, Boyko CB, Nunes Brandã S, Bray RA, Bruce NL, Cairns SD, Chan T-Y, Cheng L, Collins AG, Cribb T, Curini-Galletti M, Dahdouh-Guebas F, Davie PJF, Dawson MN, De Clerck O, Decock W, De Grave S, De Voogd NJ, Domning DP, Emig CC, Ersé C, Eschmeyer W, Fauchald K, Fautin DG, Feist SW, Fransen CHJM, Furuya H, Garcia-Alvarez O, Gerken S, Gibson D, Gittenberger A, Gofas S, Gó Mez-Daglio L, Gordon DP, Guiry MD, Hernandez F, Hoeksema BW, Hopcroft RR, Jaume D, Kirk P, Koedam N, Koenemann S, Rgen J, Kolb B, Kristensen RM, Kroh A, Lambert G, Lazarus DB, Lemaitre R, Longshaw M, Lowry J, Macpherson E, Madin LP, Mah C, Mapstone G, Mclaughlin PA, Opresko DM, Osawa M, Paulay G, Perrin W, Pilger JF, Poore GCB, Pugh P, Read GB, Reimer JD, Rius M, Rocha RM, Saiz-Salinas JI, Scarabino V, Schierwater B, Schmidt-Rhaesa A, Schnabel KE, Schotte M, Schuchert P, Schwabe E, Segers H, Self-Sullivan C, Shenkar N, Siegel V, Sterrer W, Stö S, Swalla B, Tasker ML, Thuesen E V, Timm T, Todaro MA, Turon X, Tyler S, Uetz P, Van Der Land J, Vanhoorne B, Van Ofwegen LP, Van Soest RWM, Vanaverbeke J, Walker-Smith G, Walter TC, Warren A, Williams GC, Wilson SP, Costello MJ, Shirshov PP. 2012. The Magnitude of Global Marine Species Diversity. </w:t>
      </w:r>
      <w:r w:rsidRPr="00BF72C3">
        <w:rPr>
          <w:rFonts w:ascii="Arial Narrow" w:hAnsi="Arial Narrow" w:cs="Times New Roman"/>
          <w:i/>
          <w:iCs/>
          <w:noProof/>
          <w:szCs w:val="24"/>
        </w:rPr>
        <w:t>Current Biology</w:t>
      </w:r>
      <w:r w:rsidRPr="00BF72C3">
        <w:rPr>
          <w:rFonts w:ascii="Arial Narrow" w:hAnsi="Arial Narrow" w:cs="Times New Roman"/>
          <w:noProof/>
          <w:szCs w:val="24"/>
        </w:rPr>
        <w:t xml:space="preserve"> 22:2189–2202. DOI: 10.1016/j.cub.2012.09.036.</w:t>
      </w:r>
    </w:p>
    <w:p w14:paraId="324B124D"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Arfianti T, Wilson S, Costello MJ. 2018. Progress in the discovery of amphipod crustaceans. </w:t>
      </w:r>
      <w:r w:rsidRPr="00BF72C3">
        <w:rPr>
          <w:rFonts w:ascii="Arial Narrow" w:hAnsi="Arial Narrow" w:cs="Times New Roman"/>
          <w:i/>
          <w:iCs/>
          <w:noProof/>
          <w:szCs w:val="24"/>
        </w:rPr>
        <w:t>PeerJ</w:t>
      </w:r>
      <w:r w:rsidRPr="00BF72C3">
        <w:rPr>
          <w:rFonts w:ascii="Arial Narrow" w:hAnsi="Arial Narrow" w:cs="Times New Roman"/>
          <w:noProof/>
          <w:szCs w:val="24"/>
        </w:rPr>
        <w:t xml:space="preserve"> 6:e5187. DOI: 10.7717/peerj.5187.</w:t>
      </w:r>
    </w:p>
    <w:p w14:paraId="0509E20D"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Brooks DR, Hoberg EP. 2001. Parasite Systematics in the 21st Century: Opportunities and Obstacles. </w:t>
      </w:r>
      <w:r w:rsidRPr="00BF72C3">
        <w:rPr>
          <w:rFonts w:ascii="Arial Narrow" w:hAnsi="Arial Narrow" w:cs="Times New Roman"/>
          <w:i/>
          <w:iCs/>
          <w:noProof/>
          <w:szCs w:val="24"/>
        </w:rPr>
        <w:t>Trends in Parasitology</w:t>
      </w:r>
      <w:r w:rsidRPr="00BF72C3">
        <w:rPr>
          <w:rFonts w:ascii="Arial Narrow" w:hAnsi="Arial Narrow" w:cs="Times New Roman"/>
          <w:noProof/>
          <w:szCs w:val="24"/>
        </w:rPr>
        <w:t xml:space="preserve"> 17:273–275. DOI: 10.1016/S1471-4922(01)01894-3.</w:t>
      </w:r>
    </w:p>
    <w:p w14:paraId="6731CA89"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Brooks DR, Hoberg EP. 2007. How will global climate change affect parasite-host assemblages? </w:t>
      </w:r>
      <w:r w:rsidRPr="00BF72C3">
        <w:rPr>
          <w:rFonts w:ascii="Arial Narrow" w:hAnsi="Arial Narrow" w:cs="Times New Roman"/>
          <w:i/>
          <w:iCs/>
          <w:noProof/>
          <w:szCs w:val="24"/>
        </w:rPr>
        <w:t>Trends in Parasitology</w:t>
      </w:r>
      <w:r w:rsidRPr="00BF72C3">
        <w:rPr>
          <w:rFonts w:ascii="Arial Narrow" w:hAnsi="Arial Narrow" w:cs="Times New Roman"/>
          <w:noProof/>
          <w:szCs w:val="24"/>
        </w:rPr>
        <w:t xml:space="preserve"> 23:571–574. DOI: 10.1016/j.pt.2007.08.016.</w:t>
      </w:r>
    </w:p>
    <w:p w14:paraId="7C33E459"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Caira JN, Jensen K. 2014. A digest of elasmobranch tapeworms. </w:t>
      </w:r>
      <w:r w:rsidRPr="00BF72C3">
        <w:rPr>
          <w:rFonts w:ascii="Arial Narrow" w:hAnsi="Arial Narrow" w:cs="Times New Roman"/>
          <w:i/>
          <w:iCs/>
          <w:noProof/>
          <w:szCs w:val="24"/>
        </w:rPr>
        <w:t>The Journal of Parasitology</w:t>
      </w:r>
      <w:r w:rsidRPr="00BF72C3">
        <w:rPr>
          <w:rFonts w:ascii="Arial Narrow" w:hAnsi="Arial Narrow" w:cs="Times New Roman"/>
          <w:noProof/>
          <w:szCs w:val="24"/>
        </w:rPr>
        <w:t xml:space="preserve"> 100:373–391.</w:t>
      </w:r>
    </w:p>
    <w:p w14:paraId="6DCC30D3"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Carlson CJ, Phillips AJ, Dallas TA, Alexander LW, Phelan A, Bansal S. 2020. What would it take to describe the global diversity of parasites? </w:t>
      </w:r>
      <w:r w:rsidRPr="00BF72C3">
        <w:rPr>
          <w:rFonts w:ascii="Arial Narrow" w:hAnsi="Arial Narrow" w:cs="Times New Roman"/>
          <w:i/>
          <w:iCs/>
          <w:noProof/>
          <w:szCs w:val="24"/>
        </w:rPr>
        <w:t>PNAS</w:t>
      </w:r>
      <w:r w:rsidRPr="00BF72C3">
        <w:rPr>
          <w:rFonts w:ascii="Arial Narrow" w:hAnsi="Arial Narrow" w:cs="Times New Roman"/>
          <w:noProof/>
          <w:szCs w:val="24"/>
        </w:rPr>
        <w:t>:1–10. DOI: 10.1098/rspb.2020.1841.</w:t>
      </w:r>
    </w:p>
    <w:p w14:paraId="4D7A10A7"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Chamberlain, Scott. 2020. worrms: World Register of Marine Species (WoRMS) Client.</w:t>
      </w:r>
    </w:p>
    <w:p w14:paraId="5EDDB633"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Chamberlain S, Szoecs E, Foster Z, Arendsee Z, Boettiger C, Ram K, Bartomeus I, Baumgartner J, O’Donnell J, Oksanen J, Tzovaras BG, Marchand P, Tran V, Salmon M, Li G, Grenié M. 2020. Taxize - Taxonomic Information from Around the Web.</w:t>
      </w:r>
    </w:p>
    <w:p w14:paraId="7AA3B311"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Chaudhary C, Richardson AJ, Schoeman DS, Costello MJ. 2021. Global warming is causing a more pronounced dip in marine species richness around the equator. </w:t>
      </w:r>
      <w:r w:rsidRPr="00BF72C3">
        <w:rPr>
          <w:rFonts w:ascii="Arial Narrow" w:hAnsi="Arial Narrow" w:cs="Times New Roman"/>
          <w:i/>
          <w:iCs/>
          <w:noProof/>
          <w:szCs w:val="24"/>
        </w:rPr>
        <w:t>Proceedings of the National Academy of Sciences</w:t>
      </w:r>
      <w:r w:rsidRPr="00BF72C3">
        <w:rPr>
          <w:rFonts w:ascii="Arial Narrow" w:hAnsi="Arial Narrow" w:cs="Times New Roman"/>
          <w:noProof/>
          <w:szCs w:val="24"/>
        </w:rPr>
        <w:t xml:space="preserve"> 118:1–14. DOI: 10.1073/pnas.2015094118.</w:t>
      </w:r>
    </w:p>
    <w:p w14:paraId="75198CA2"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Chaudhary C, Saeedi H, Costello MJ. 2016. Bimodality of Latitudinal Gradients in Marine Species Richness. </w:t>
      </w:r>
      <w:r w:rsidRPr="00BF72C3">
        <w:rPr>
          <w:rFonts w:ascii="Arial Narrow" w:hAnsi="Arial Narrow" w:cs="Times New Roman"/>
          <w:i/>
          <w:iCs/>
          <w:noProof/>
          <w:szCs w:val="24"/>
        </w:rPr>
        <w:t>Trends in Ecology &amp; Evolution</w:t>
      </w:r>
      <w:r w:rsidRPr="00BF72C3">
        <w:rPr>
          <w:rFonts w:ascii="Arial Narrow" w:hAnsi="Arial Narrow" w:cs="Times New Roman"/>
          <w:noProof/>
          <w:szCs w:val="24"/>
        </w:rPr>
        <w:t xml:space="preserve"> 31:670–676. DOI: 10.1016/J.TREE.2016.06.001.</w:t>
      </w:r>
    </w:p>
    <w:p w14:paraId="70350D9F"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Costello MJ. 2016. Parasite rates of discovery, global species richness and host specificity. </w:t>
      </w:r>
      <w:r w:rsidRPr="00BF72C3">
        <w:rPr>
          <w:rFonts w:ascii="Arial Narrow" w:hAnsi="Arial Narrow" w:cs="Times New Roman"/>
          <w:i/>
          <w:iCs/>
          <w:noProof/>
          <w:szCs w:val="24"/>
        </w:rPr>
        <w:t>Integrative and Comparative Biology</w:t>
      </w:r>
      <w:r w:rsidRPr="00BF72C3">
        <w:rPr>
          <w:rFonts w:ascii="Arial Narrow" w:hAnsi="Arial Narrow" w:cs="Times New Roman"/>
          <w:noProof/>
          <w:szCs w:val="24"/>
        </w:rPr>
        <w:t xml:space="preserve"> 56:1–12. DOI: 10.1093/icb/icw084.</w:t>
      </w:r>
    </w:p>
    <w:p w14:paraId="3E5886D2"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Costello MJ, Chaudhary C. 2017. Marine Biodiversity, Biogeography, Deep-Sea Gradients, and Conservation. </w:t>
      </w:r>
      <w:r w:rsidRPr="00BF72C3">
        <w:rPr>
          <w:rFonts w:ascii="Arial Narrow" w:hAnsi="Arial Narrow" w:cs="Times New Roman"/>
          <w:i/>
          <w:iCs/>
          <w:noProof/>
          <w:szCs w:val="24"/>
        </w:rPr>
        <w:t>Current Biology</w:t>
      </w:r>
      <w:r w:rsidRPr="00BF72C3">
        <w:rPr>
          <w:rFonts w:ascii="Arial Narrow" w:hAnsi="Arial Narrow" w:cs="Times New Roman"/>
          <w:noProof/>
          <w:szCs w:val="24"/>
        </w:rPr>
        <w:t xml:space="preserve"> 27:R511–R527. DOI: 10.1016/j.cub.2017.04.060.</w:t>
      </w:r>
    </w:p>
    <w:p w14:paraId="6538FC14"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Costello MJ, May RM, Stork NE. 2013a. Response to Comments on “Can We Name Earth’s Species Before They Go Extinct?” </w:t>
      </w:r>
      <w:r w:rsidRPr="00BF72C3">
        <w:rPr>
          <w:rFonts w:ascii="Arial Narrow" w:hAnsi="Arial Narrow" w:cs="Times New Roman"/>
          <w:i/>
          <w:iCs/>
          <w:noProof/>
          <w:szCs w:val="24"/>
        </w:rPr>
        <w:t>Science</w:t>
      </w:r>
      <w:r w:rsidRPr="00BF72C3">
        <w:rPr>
          <w:rFonts w:ascii="Arial Narrow" w:hAnsi="Arial Narrow" w:cs="Times New Roman"/>
          <w:noProof/>
          <w:szCs w:val="24"/>
        </w:rPr>
        <w:t xml:space="preserve"> 341:237-d. DOI: 10.1126/science.1237381.</w:t>
      </w:r>
    </w:p>
    <w:p w14:paraId="562B8AA5"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lastRenderedPageBreak/>
        <w:t xml:space="preserve">Costello MJ, May RM, Stork NE. 2013b. Can we name earth’s species before they go extinct? </w:t>
      </w:r>
      <w:r w:rsidRPr="00BF72C3">
        <w:rPr>
          <w:rFonts w:ascii="Arial Narrow" w:hAnsi="Arial Narrow" w:cs="Times New Roman"/>
          <w:i/>
          <w:iCs/>
          <w:noProof/>
          <w:szCs w:val="24"/>
        </w:rPr>
        <w:t>Science</w:t>
      </w:r>
      <w:r w:rsidRPr="00BF72C3">
        <w:rPr>
          <w:rFonts w:ascii="Arial Narrow" w:hAnsi="Arial Narrow" w:cs="Times New Roman"/>
          <w:noProof/>
          <w:szCs w:val="24"/>
        </w:rPr>
        <w:t xml:space="preserve"> 339:413–416. DOI: 10.1126/science.1230318.</w:t>
      </w:r>
    </w:p>
    <w:p w14:paraId="5F72ADB0"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Costello MJ, Wilson S, Houlding B. 2012. Predicting total global species richness using rates of species description and estimates of taxonomic effort. </w:t>
      </w:r>
      <w:r w:rsidRPr="00BF72C3">
        <w:rPr>
          <w:rFonts w:ascii="Arial Narrow" w:hAnsi="Arial Narrow" w:cs="Times New Roman"/>
          <w:i/>
          <w:iCs/>
          <w:noProof/>
          <w:szCs w:val="24"/>
        </w:rPr>
        <w:t>Systematic Biology</w:t>
      </w:r>
      <w:r w:rsidRPr="00BF72C3">
        <w:rPr>
          <w:rFonts w:ascii="Arial Narrow" w:hAnsi="Arial Narrow" w:cs="Times New Roman"/>
          <w:noProof/>
          <w:szCs w:val="24"/>
        </w:rPr>
        <w:t xml:space="preserve"> 61:871–883. DOI: 10.1093/sysbio/syr080.</w:t>
      </w:r>
    </w:p>
    <w:p w14:paraId="4D7E194B"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Costello MJ, Wilson S, Houlding B. 2013. More Taxonomists Describing Significantly Fewer Species per Unit Effort May Indicate That Most Species Have Been Discovered. </w:t>
      </w:r>
      <w:r w:rsidRPr="00BF72C3">
        <w:rPr>
          <w:rFonts w:ascii="Arial Narrow" w:hAnsi="Arial Narrow" w:cs="Times New Roman"/>
          <w:i/>
          <w:iCs/>
          <w:noProof/>
          <w:szCs w:val="24"/>
        </w:rPr>
        <w:t>Systematic Biology</w:t>
      </w:r>
      <w:r w:rsidRPr="00BF72C3">
        <w:rPr>
          <w:rFonts w:ascii="Arial Narrow" w:hAnsi="Arial Narrow" w:cs="Times New Roman"/>
          <w:noProof/>
          <w:szCs w:val="24"/>
        </w:rPr>
        <w:t xml:space="preserve"> 62:616–624. DOI: 10.1093/sysbio/syt024.</w:t>
      </w:r>
    </w:p>
    <w:p w14:paraId="799D42B6"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Cowpertwait PSP, Metcalfe A V. 2009. </w:t>
      </w:r>
      <w:r w:rsidRPr="00BF72C3">
        <w:rPr>
          <w:rFonts w:ascii="Arial Narrow" w:hAnsi="Arial Narrow" w:cs="Times New Roman"/>
          <w:i/>
          <w:iCs/>
          <w:noProof/>
          <w:szCs w:val="24"/>
        </w:rPr>
        <w:t>Introductory Time Series with R</w:t>
      </w:r>
      <w:r w:rsidRPr="00BF72C3">
        <w:rPr>
          <w:rFonts w:ascii="Arial Narrow" w:hAnsi="Arial Narrow" w:cs="Times New Roman"/>
          <w:noProof/>
          <w:szCs w:val="24"/>
        </w:rPr>
        <w:t>. New York, USA: Springer. DOI: 10.1111/j.1467-9892.2009.00647.x.</w:t>
      </w:r>
    </w:p>
    <w:p w14:paraId="2115329C"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Dáttilo W, Barrozo‐Chávez N, Lira‐Noriega A, Guevara R, Villalobos F, Santiago‐Alarcon D, Neves FS, Izzo T, Ribeiro SP. 2020. Species‐level drivers of mammalian ectoparasite faunas. </w:t>
      </w:r>
      <w:r w:rsidRPr="00BF72C3">
        <w:rPr>
          <w:rFonts w:ascii="Arial Narrow" w:hAnsi="Arial Narrow" w:cs="Times New Roman"/>
          <w:i/>
          <w:iCs/>
          <w:noProof/>
          <w:szCs w:val="24"/>
        </w:rPr>
        <w:t>Journal of Animal Ecology</w:t>
      </w:r>
      <w:r w:rsidRPr="00BF72C3">
        <w:rPr>
          <w:rFonts w:ascii="Arial Narrow" w:hAnsi="Arial Narrow" w:cs="Times New Roman"/>
          <w:noProof/>
          <w:szCs w:val="24"/>
        </w:rPr>
        <w:t xml:space="preserve"> 89:1754–1765. DOI: 10.1111/1365-2656.13216.</w:t>
      </w:r>
    </w:p>
    <w:p w14:paraId="45435321"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Dobson A, Lafferty KD, Kuris AM, Hechinger RF, Jetz W. 2008. Homage to Linnaeus : How many parasites ? How many hosts ? </w:t>
      </w:r>
      <w:r w:rsidRPr="00BF72C3">
        <w:rPr>
          <w:rFonts w:ascii="Arial Narrow" w:hAnsi="Arial Narrow" w:cs="Times New Roman"/>
          <w:i/>
          <w:iCs/>
          <w:noProof/>
          <w:szCs w:val="24"/>
        </w:rPr>
        <w:t>PNAS</w:t>
      </w:r>
      <w:r w:rsidRPr="00BF72C3">
        <w:rPr>
          <w:rFonts w:ascii="Arial Narrow" w:hAnsi="Arial Narrow" w:cs="Times New Roman"/>
          <w:noProof/>
          <w:szCs w:val="24"/>
        </w:rPr>
        <w:t xml:space="preserve"> 105:11482–11489.</w:t>
      </w:r>
    </w:p>
    <w:p w14:paraId="42D8E544"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Gómez A, Nichols E. 2013. Neglected wild life: Parasitic biodiversity as a conservation target. </w:t>
      </w:r>
      <w:r w:rsidRPr="00BF72C3">
        <w:rPr>
          <w:rFonts w:ascii="Arial Narrow" w:hAnsi="Arial Narrow" w:cs="Times New Roman"/>
          <w:i/>
          <w:iCs/>
          <w:noProof/>
          <w:szCs w:val="24"/>
        </w:rPr>
        <w:t>International Journal for Parasitology: Parasites and Wildlife</w:t>
      </w:r>
      <w:r w:rsidRPr="00BF72C3">
        <w:rPr>
          <w:rFonts w:ascii="Arial Narrow" w:hAnsi="Arial Narrow" w:cs="Times New Roman"/>
          <w:noProof/>
          <w:szCs w:val="24"/>
        </w:rPr>
        <w:t xml:space="preserve"> 2:222–227. DOI: 10.1016/j.ijppaw.2013.07.002.</w:t>
      </w:r>
    </w:p>
    <w:p w14:paraId="15E03819"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Hoberg EP, Brooks DR. 2015. Evolution in action: Climate change, biodiversity dynamics and emerging infectious disease. </w:t>
      </w:r>
      <w:r w:rsidRPr="00BF72C3">
        <w:rPr>
          <w:rFonts w:ascii="Arial Narrow" w:hAnsi="Arial Narrow" w:cs="Times New Roman"/>
          <w:i/>
          <w:iCs/>
          <w:noProof/>
          <w:szCs w:val="24"/>
        </w:rPr>
        <w:t>Philosophical Transactions of the Royal Society B: Biological Sciences</w:t>
      </w:r>
      <w:r w:rsidRPr="00BF72C3">
        <w:rPr>
          <w:rFonts w:ascii="Arial Narrow" w:hAnsi="Arial Narrow" w:cs="Times New Roman"/>
          <w:noProof/>
          <w:szCs w:val="24"/>
        </w:rPr>
        <w:t xml:space="preserve"> 370:1–7. DOI: 10.1098/rstb.2013.0553.</w:t>
      </w:r>
    </w:p>
    <w:p w14:paraId="55D4DB1E"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Horton T, Kroh A, Ahyong S, Bailly N, Boyko CB, Brandão SN, Costello MJ, Gofas S, Hernandez F, Holovachov O, Mees J, Paulay G, Rosenberg G, Decock W, Dekeyzer S, Lanssens T, Vandepitte L, Vanhoorne B, Verfaille K, Adlard R, Adriaens P, Agatha S, Ahn KJ, Akkari N, Alvarez B, Anderson G, Angel M, Arango C, Artois T, Atkinson S, Bank R, Barber A, Barbosa JP, Bartsch I, Bellan-Santini D, Bernot J, Berta A, Bieler R, Blanco S, Blasco-Costa I, Blazewicz M, Bock P, Böttger-Schnack R, Bouchet P, Boury-Esnault N, Boxshall G, Bray R, Breure B, Bruce NL, Cairns S, Campinas Bezerra TN, Cárdenas P, Carstens E, Chan BK, Chan TY, Cheng L, Churchill M, Coleman CO, Collins AG, Corbari L, Cordeiro R, Cornils A, Coste M, Crandall KA, Cremonte F, Cribb T, Cutmore S, Dahdouh-Guebas F, Daly M, Daneliya M, Dauvin JC, Davie P, De Broyer C, De Grave S, de Mazancourt V, de Voogd N, Decker P, Decraemer W, Defaye D, D’Hondt JL, Dijkstra H, Dohrmann M, Dolan J, Domning D, Downey R, Drapun I, Ector L, Eisendle-Flöckner U, Eitel M, Encarnação SC d., Enghoff H, Epler J, Ewers-Saucedo C, Faber M, Feist S, Figueroa D, Finn J, Fišer C, Fordyce E, Foster W, Frank JH, Fransen C, Furuya H, Galea H, Garcia-Alvarez O, Garic R, Gasca R, Gaviria-Melo S, Gerken S, Gheerardyn H, Gibson D, Gil J, Gittenberger A, Glasby C, Glover A, Gómez-Noguera SE, González-Solís D, Gordon D, Grabowski M, Gravili C, Guerra-García JM, Guidetti R, Guiry MD, Hadfield KA, Hajdu E, Hallermann J, Hayward B, Hendrycks E, Herbert D, Herrera Bachiller A, Ho J s., Hodda M, Høeg J, Hoeksema B, Hooper J, Houart R, Hughes L, Hyžný M, Iniesta LFM, Iseto T, Ivanenko S, Iwataki M, Janssen R, Jarms G, Jaume D, Jazdzewski K, Jóźwiak P, Kantor Y, Karanovic I, Karthick B, Kim YH, King R, Kirk PM, Klautau M, Kociolek JP, Köhler F, Kolb J, Kotov A, Kremenetskaia A, Kristensen R, Kulikovskiy M, Kullander S, Lambert G, Lazarus D, Le Coze F, LeCroy S, Leduc D, Lefkowitz EJ, Lemaitre R, Liu Y, Lörz AN, Lowry J, Ludwig T, Lundholm N, Macpherson E, Madin L, Mah C, Mamo B, Mamos T, Manconi R, Mapstone G, Marek PE, Marshall B, Marshall DJ, Martin P, McInnes S, Meidla T, Meland K, Merrin K, Mesibov R, Messing C, Miljutin D, Mills C, Moestrup Ø, Mokievsky V, Molodtsova T, Monniot F, Mooi R, Morandini AC, Moreira da Rocha R, Moretzsohn F, Mortelmans J, Mortimer J, Musco L, Neubauer TA, Neubert E, Neuhaus B, Ng P, Nguyen AD, Nielsen C, Nishikawa T, Norenburg J, O’Hara T, Opresko D, Osawa M, Ota Y, Páll-Gergely B, Patterson D, Paxton H, Peña Santiago R, Perrier V, Perrin W, Petrescu I, Picton B, Pilger JF, Pisera A, Polhemus D, Poore G, Potapova M, Pugh P, Read G, Reich M, Reimer JD, Reip H, Reuscher M, Reynolds JW, Richling I, Rimet F, Ríos P, Rius M, Rogers DC, Rützler K, Sabbe K, Saiz-Salinas J, Sala S, Santos S, Sar E, Sartori AF, Satoh A, Schatz H, Schierwater B, Schmidt-Rhaesa A, Schneider S, Schönberg C, Schuchert P, Senna AR, Serejo C, Shaik S, Shamsi S, Sharma J, Shear WA, Shenkar N, Shinn A, Short M, Sicinski J, Siegel V, Sierwald P, Simmons E, Sinniger F, Sivell D, Sket B, Smit H, Smit N, Smol N, Souza-Filho JF, Spelda J, Sterrer W, Stienen E, Stoev P, Stöhr S, Strand M, Suárez-Morales E, Summers M, Suttle C, Swalla BJ, Taiti S, Tanaka M, Tandberg AH, Tang D, Tasker M, Taylor J, Taylor J, Tchesunov A, ten Hove H, ter Poorten JJ, Thomas J, Thuesen E V, Thurston M, Thuy B, Timi JT, Timm T, Todaro A, Turon X, Tyler S, Uetz P, Uribe-Palomino J, Utevsky S, Vacelet J, Vachard D, Vader W, Väinölä R, Van de Vijver B, van der Meij SE, van Haaren T, van Soest R, Vanreusel A, Venekey V, Vinarski M, Vonk R, Vos C, Walker-Smith G, Walter TC, Watling L, Wayland M, Wesener T, Wetzel C, Whipps C, White K, Williams D, Williams G, Wilson R, Witkowski A, Witkowski J, Wyatt N, Wylezich C, Xu K, Zanol J, Zeidler W, Zhao Z. 2019.World Register of Marine Species (WoRMS). </w:t>
      </w:r>
      <w:r w:rsidRPr="00BF72C3">
        <w:rPr>
          <w:rFonts w:ascii="Arial Narrow" w:hAnsi="Arial Narrow" w:cs="Times New Roman"/>
          <w:i/>
          <w:iCs/>
          <w:noProof/>
          <w:szCs w:val="24"/>
        </w:rPr>
        <w:t>Available at</w:t>
      </w:r>
      <w:r w:rsidRPr="00BF72C3">
        <w:rPr>
          <w:rFonts w:ascii="Arial Narrow" w:hAnsi="Arial Narrow" w:cs="Times New Roman"/>
          <w:noProof/>
          <w:szCs w:val="24"/>
        </w:rPr>
        <w:t xml:space="preserve"> </w:t>
      </w:r>
      <w:r w:rsidRPr="00BF72C3">
        <w:rPr>
          <w:rFonts w:ascii="Arial Narrow" w:hAnsi="Arial Narrow" w:cs="Times New Roman"/>
          <w:i/>
          <w:iCs/>
          <w:noProof/>
          <w:szCs w:val="24"/>
        </w:rPr>
        <w:t>http://www.marinespecies.org</w:t>
      </w:r>
    </w:p>
    <w:p w14:paraId="61E6E50A"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Hudson PJ. 2005. Introduction - Parasites, diversity, and the ecosystem. In: Thomas F, Renaud F, Guegan J eds. </w:t>
      </w:r>
      <w:r w:rsidRPr="00BF72C3">
        <w:rPr>
          <w:rFonts w:ascii="Arial Narrow" w:hAnsi="Arial Narrow" w:cs="Times New Roman"/>
          <w:i/>
          <w:iCs/>
          <w:noProof/>
          <w:szCs w:val="24"/>
        </w:rPr>
        <w:t>Parasitism and Ecosystems</w:t>
      </w:r>
      <w:r w:rsidRPr="00BF72C3">
        <w:rPr>
          <w:rFonts w:ascii="Arial Narrow" w:hAnsi="Arial Narrow" w:cs="Times New Roman"/>
          <w:noProof/>
          <w:szCs w:val="24"/>
        </w:rPr>
        <w:t>. Oxford, UK.: Oxford University Press, 221.</w:t>
      </w:r>
    </w:p>
    <w:p w14:paraId="71ED93FC"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lastRenderedPageBreak/>
        <w:t xml:space="preserve">Jorge F, Poulin R. 2018. Poor geographical match between the distributions of host diversity and parasite discovery effort. </w:t>
      </w:r>
      <w:r w:rsidRPr="00BF72C3">
        <w:rPr>
          <w:rFonts w:ascii="Arial Narrow" w:hAnsi="Arial Narrow" w:cs="Times New Roman"/>
          <w:i/>
          <w:iCs/>
          <w:noProof/>
          <w:szCs w:val="24"/>
        </w:rPr>
        <w:t>Proceedings of the Royal Society B: Biological Sciences</w:t>
      </w:r>
      <w:r w:rsidRPr="00BF72C3">
        <w:rPr>
          <w:rFonts w:ascii="Arial Narrow" w:hAnsi="Arial Narrow" w:cs="Times New Roman"/>
          <w:noProof/>
          <w:szCs w:val="24"/>
        </w:rPr>
        <w:t xml:space="preserve"> 285:20180072. DOI: 10.1098/rspb.2018.0072.</w:t>
      </w:r>
    </w:p>
    <w:p w14:paraId="42532534"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Kamiya T, O’Dwyer K, Nakagawa S, Poulin R. 2014a. What determines species richness of parasitic organisms? A meta-analysis across animal, plant and fungal hosts. </w:t>
      </w:r>
      <w:r w:rsidRPr="00BF72C3">
        <w:rPr>
          <w:rFonts w:ascii="Arial Narrow" w:hAnsi="Arial Narrow" w:cs="Times New Roman"/>
          <w:i/>
          <w:iCs/>
          <w:noProof/>
          <w:szCs w:val="24"/>
        </w:rPr>
        <w:t>Biological Reviews</w:t>
      </w:r>
      <w:r w:rsidRPr="00BF72C3">
        <w:rPr>
          <w:rFonts w:ascii="Arial Narrow" w:hAnsi="Arial Narrow" w:cs="Times New Roman"/>
          <w:noProof/>
          <w:szCs w:val="24"/>
        </w:rPr>
        <w:t xml:space="preserve"> 89:123–134. DOI: 10.1111/brv.12046.</w:t>
      </w:r>
    </w:p>
    <w:p w14:paraId="0AC72312"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Kamiya T, O’Dwyer K, Nakagawa S, Poulin R. 2014b. Host diversity drives parasite diversity: Meta-analytical insights into patterns and causal mechanisms. </w:t>
      </w:r>
      <w:r w:rsidRPr="00BF72C3">
        <w:rPr>
          <w:rFonts w:ascii="Arial Narrow" w:hAnsi="Arial Narrow" w:cs="Times New Roman"/>
          <w:i/>
          <w:iCs/>
          <w:noProof/>
          <w:szCs w:val="24"/>
        </w:rPr>
        <w:t>Ecography</w:t>
      </w:r>
      <w:r w:rsidRPr="00BF72C3">
        <w:rPr>
          <w:rFonts w:ascii="Arial Narrow" w:hAnsi="Arial Narrow" w:cs="Times New Roman"/>
          <w:noProof/>
          <w:szCs w:val="24"/>
        </w:rPr>
        <w:t xml:space="preserve"> 37:689–697. DOI: 10.1111/j.1600-0587.2013.00571.x.</w:t>
      </w:r>
    </w:p>
    <w:p w14:paraId="14992197"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Lenoir J, Bertrand R, Comte L, Bourgeaud L, Hattab T, Murienne J, Grenouillet G. 2020. Species better track climate warming in the oceans than on land. </w:t>
      </w:r>
      <w:r w:rsidRPr="00BF72C3">
        <w:rPr>
          <w:rFonts w:ascii="Arial Narrow" w:hAnsi="Arial Narrow" w:cs="Times New Roman"/>
          <w:i/>
          <w:iCs/>
          <w:noProof/>
          <w:szCs w:val="24"/>
        </w:rPr>
        <w:t>Nature Ecology and Evolution</w:t>
      </w:r>
      <w:r w:rsidRPr="00BF72C3">
        <w:rPr>
          <w:rFonts w:ascii="Arial Narrow" w:hAnsi="Arial Narrow" w:cs="Times New Roman"/>
          <w:noProof/>
          <w:szCs w:val="24"/>
        </w:rPr>
        <w:t xml:space="preserve"> 4:1044–1059. DOI: 10.1038/s41559-020-1198-2.</w:t>
      </w:r>
    </w:p>
    <w:p w14:paraId="51AA4C3C"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Leung TLF, Mora C, Rohde K. 2015. Patterns of diversity and distribution of aquatic invertebrates and their parasites. In: Morand S, Krasnov BR, Littlewood DTJ eds. </w:t>
      </w:r>
      <w:r w:rsidRPr="00BF72C3">
        <w:rPr>
          <w:rFonts w:ascii="Arial Narrow" w:hAnsi="Arial Narrow" w:cs="Times New Roman"/>
          <w:i/>
          <w:iCs/>
          <w:noProof/>
          <w:szCs w:val="24"/>
        </w:rPr>
        <w:t>Parasites Diversity and Diversification: Evolutionary Ecology Meets Phylogenetics</w:t>
      </w:r>
      <w:r w:rsidRPr="00BF72C3">
        <w:rPr>
          <w:rFonts w:ascii="Arial Narrow" w:hAnsi="Arial Narrow" w:cs="Times New Roman"/>
          <w:noProof/>
          <w:szCs w:val="24"/>
        </w:rPr>
        <w:t>. Cambridge, United Kingdom: Cambridge University Press, 39–57.</w:t>
      </w:r>
    </w:p>
    <w:p w14:paraId="0D3B8459"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Linnaeus C. 1758. </w:t>
      </w:r>
      <w:r w:rsidRPr="00BF72C3">
        <w:rPr>
          <w:rFonts w:ascii="Arial Narrow" w:hAnsi="Arial Narrow" w:cs="Times New Roman"/>
          <w:i/>
          <w:iCs/>
          <w:noProof/>
          <w:szCs w:val="24"/>
        </w:rPr>
        <w:t>Systema naturae. Regnum animale</w:t>
      </w:r>
      <w:r w:rsidRPr="00BF72C3">
        <w:rPr>
          <w:rFonts w:ascii="Arial Narrow" w:hAnsi="Arial Narrow" w:cs="Times New Roman"/>
          <w:noProof/>
          <w:szCs w:val="24"/>
        </w:rPr>
        <w:t>. Plazi. org taxonomic treatments database.</w:t>
      </w:r>
    </w:p>
    <w:p w14:paraId="3F51090C"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Lucius R, Poulin R. 2017. General Aspects of Parasite Biology. In: </w:t>
      </w:r>
      <w:r w:rsidRPr="00BF72C3">
        <w:rPr>
          <w:rFonts w:ascii="Arial Narrow" w:hAnsi="Arial Narrow" w:cs="Times New Roman"/>
          <w:i/>
          <w:iCs/>
          <w:noProof/>
          <w:szCs w:val="24"/>
        </w:rPr>
        <w:t>The Biology of Parasites</w:t>
      </w:r>
      <w:r w:rsidRPr="00BF72C3">
        <w:rPr>
          <w:rFonts w:ascii="Arial Narrow" w:hAnsi="Arial Narrow" w:cs="Times New Roman"/>
          <w:noProof/>
          <w:szCs w:val="24"/>
        </w:rPr>
        <w:t>. Weinheim, Germany: Wiley-VCH Verlag GmbH &amp; Co., 472.</w:t>
      </w:r>
    </w:p>
    <w:p w14:paraId="22D4EC79"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Okamura B, Hartigan A, Naldoni J. 2018. Extensive Uncharted Biodiversity: The Parasite Dimension. DOI: 10.1093/icb/icy039.</w:t>
      </w:r>
    </w:p>
    <w:p w14:paraId="5D80B300"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Oliva ME, Alvarez C. 2011. Is a vertebrate a better host for a parasite than an invertebrate host? Fecundity of Proctoeces cf lintoni (Digenea: Fellodistomidae), a parasite of fish and gastropods in northern Chile. 109:1731–1734. DOI: 10.1645/GE-2004.1.</w:t>
      </w:r>
    </w:p>
    <w:p w14:paraId="2D5FE70F"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Pamungkas J, Glasby CJ, Read GB, Wilson SP, Costello MJ. 2019. Progress and perspectives in the discovery of polychaete worms (Annelida) of the world. </w:t>
      </w:r>
      <w:r w:rsidRPr="00BF72C3">
        <w:rPr>
          <w:rFonts w:ascii="Arial Narrow" w:hAnsi="Arial Narrow" w:cs="Times New Roman"/>
          <w:i/>
          <w:iCs/>
          <w:noProof/>
          <w:szCs w:val="24"/>
        </w:rPr>
        <w:t>Helgoland Marine Research</w:t>
      </w:r>
      <w:r w:rsidRPr="00BF72C3">
        <w:rPr>
          <w:rFonts w:ascii="Arial Narrow" w:hAnsi="Arial Narrow" w:cs="Times New Roman"/>
          <w:noProof/>
          <w:szCs w:val="24"/>
        </w:rPr>
        <w:t xml:space="preserve"> 73:1–10. DOI: 10.1186/s10152-019-0524-z.</w:t>
      </w:r>
    </w:p>
    <w:p w14:paraId="532FFF0B"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Pearson DL, Hamilton AL, Erwin TL. 2011. Recovery Plan for the Endangered Taxonomy Profession. 61. DOI: 10.1525/bio.2011.61.1.11.</w:t>
      </w:r>
    </w:p>
    <w:p w14:paraId="7358259B"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Poulin R. 2007. </w:t>
      </w:r>
      <w:r w:rsidRPr="00BF72C3">
        <w:rPr>
          <w:rFonts w:ascii="Arial Narrow" w:hAnsi="Arial Narrow" w:cs="Times New Roman"/>
          <w:i/>
          <w:iCs/>
          <w:noProof/>
          <w:szCs w:val="24"/>
        </w:rPr>
        <w:t>Evolutionary Ecology of Parasites</w:t>
      </w:r>
      <w:r w:rsidRPr="00BF72C3">
        <w:rPr>
          <w:rFonts w:ascii="Arial Narrow" w:hAnsi="Arial Narrow" w:cs="Times New Roman"/>
          <w:noProof/>
          <w:szCs w:val="24"/>
        </w:rPr>
        <w:t>. Princeton, New Jersey, USA, New Jersey, USA: Princeton University Press.</w:t>
      </w:r>
    </w:p>
    <w:p w14:paraId="17A798A2"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Poulin R. 2014. Parasite biodiversity revisited: frontiers and constraints. </w:t>
      </w:r>
      <w:r w:rsidRPr="00BF72C3">
        <w:rPr>
          <w:rFonts w:ascii="Arial Narrow" w:hAnsi="Arial Narrow" w:cs="Times New Roman"/>
          <w:i/>
          <w:iCs/>
          <w:noProof/>
          <w:szCs w:val="24"/>
        </w:rPr>
        <w:t>International journal for Parasitology</w:t>
      </w:r>
      <w:r w:rsidRPr="00BF72C3">
        <w:rPr>
          <w:rFonts w:ascii="Arial Narrow" w:hAnsi="Arial Narrow" w:cs="Times New Roman"/>
          <w:noProof/>
          <w:szCs w:val="24"/>
        </w:rPr>
        <w:t xml:space="preserve"> 44:581–589.</w:t>
      </w:r>
    </w:p>
    <w:p w14:paraId="139732EE"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Poulin R. 2016. Greater diversification of freshwater than marine parasites of fish. </w:t>
      </w:r>
      <w:r w:rsidRPr="00BF72C3">
        <w:rPr>
          <w:rFonts w:ascii="Arial Narrow" w:hAnsi="Arial Narrow" w:cs="Times New Roman"/>
          <w:i/>
          <w:iCs/>
          <w:noProof/>
          <w:szCs w:val="24"/>
        </w:rPr>
        <w:t>International Journal for Parasitology</w:t>
      </w:r>
      <w:r w:rsidRPr="00BF72C3">
        <w:rPr>
          <w:rFonts w:ascii="Arial Narrow" w:hAnsi="Arial Narrow" w:cs="Times New Roman"/>
          <w:noProof/>
          <w:szCs w:val="24"/>
        </w:rPr>
        <w:t xml:space="preserve"> 46:275–279. DOI: 10.1016/j.ijpara.2015.12.002.</w:t>
      </w:r>
    </w:p>
    <w:p w14:paraId="2A899128"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Poulin R, Keeney DB. 2007. Host specificity under molecular and experimental scrutiny. </w:t>
      </w:r>
      <w:r w:rsidRPr="00BF72C3">
        <w:rPr>
          <w:rFonts w:ascii="Arial Narrow" w:hAnsi="Arial Narrow" w:cs="Times New Roman"/>
          <w:i/>
          <w:iCs/>
          <w:noProof/>
          <w:szCs w:val="24"/>
        </w:rPr>
        <w:t>Trends in Parasitology</w:t>
      </w:r>
      <w:r w:rsidRPr="00BF72C3">
        <w:rPr>
          <w:rFonts w:ascii="Arial Narrow" w:hAnsi="Arial Narrow" w:cs="Times New Roman"/>
          <w:noProof/>
          <w:szCs w:val="24"/>
        </w:rPr>
        <w:t xml:space="preserve"> 24:24–28. DOI: 10.1016/j.pt.2007.10.002.</w:t>
      </w:r>
    </w:p>
    <w:p w14:paraId="7A9263F3"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Poulin R, Morand S. 2000. The diversity of parasites. </w:t>
      </w:r>
      <w:r w:rsidRPr="00BF72C3">
        <w:rPr>
          <w:rFonts w:ascii="Arial Narrow" w:hAnsi="Arial Narrow" w:cs="Times New Roman"/>
          <w:i/>
          <w:iCs/>
          <w:noProof/>
          <w:szCs w:val="24"/>
        </w:rPr>
        <w:t>The Quarterly Review of Biology</w:t>
      </w:r>
      <w:r w:rsidRPr="00BF72C3">
        <w:rPr>
          <w:rFonts w:ascii="Arial Narrow" w:hAnsi="Arial Narrow" w:cs="Times New Roman"/>
          <w:noProof/>
          <w:szCs w:val="24"/>
        </w:rPr>
        <w:t xml:space="preserve"> 75:277–293.</w:t>
      </w:r>
    </w:p>
    <w:p w14:paraId="5D1158DD"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Poulin R, Morand S. 2004. </w:t>
      </w:r>
      <w:r w:rsidRPr="00BF72C3">
        <w:rPr>
          <w:rFonts w:ascii="Arial Narrow" w:hAnsi="Arial Narrow" w:cs="Times New Roman"/>
          <w:i/>
          <w:iCs/>
          <w:noProof/>
          <w:szCs w:val="24"/>
        </w:rPr>
        <w:t>Parasite Biodiversity</w:t>
      </w:r>
      <w:r w:rsidRPr="00BF72C3">
        <w:rPr>
          <w:rFonts w:ascii="Arial Narrow" w:hAnsi="Arial Narrow" w:cs="Times New Roman"/>
          <w:noProof/>
          <w:szCs w:val="24"/>
        </w:rPr>
        <w:t>. Washington, DC: Smithsonian Institution Press.</w:t>
      </w:r>
    </w:p>
    <w:p w14:paraId="7D8AEC39"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Poulin R, Pérez-Ponce de León G. 2017. Global analysis reveals that cryptic diversity is linked with habitat but not mode of life. </w:t>
      </w:r>
      <w:r w:rsidRPr="00BF72C3">
        <w:rPr>
          <w:rFonts w:ascii="Arial Narrow" w:hAnsi="Arial Narrow" w:cs="Times New Roman"/>
          <w:i/>
          <w:iCs/>
          <w:noProof/>
          <w:szCs w:val="24"/>
        </w:rPr>
        <w:t>Journal of Evolutionary Biology</w:t>
      </w:r>
      <w:r w:rsidRPr="00BF72C3">
        <w:rPr>
          <w:rFonts w:ascii="Arial Narrow" w:hAnsi="Arial Narrow" w:cs="Times New Roman"/>
          <w:noProof/>
          <w:szCs w:val="24"/>
        </w:rPr>
        <w:t xml:space="preserve"> 30:641–649. DOI: 10.1111/jeb.13034.</w:t>
      </w:r>
    </w:p>
    <w:p w14:paraId="55955405"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Poulin R, Presswell B. 2016. Taxonomic Quality of Species Descriptions Varies over Time and with the Number of Authors, but Unevenly among Parasitic Taxa. </w:t>
      </w:r>
      <w:r w:rsidRPr="00BF72C3">
        <w:rPr>
          <w:rFonts w:ascii="Arial Narrow" w:hAnsi="Arial Narrow" w:cs="Times New Roman"/>
          <w:i/>
          <w:iCs/>
          <w:noProof/>
          <w:szCs w:val="24"/>
        </w:rPr>
        <w:t>Syst. Biol</w:t>
      </w:r>
      <w:r w:rsidRPr="00BF72C3">
        <w:rPr>
          <w:rFonts w:ascii="Arial Narrow" w:hAnsi="Arial Narrow" w:cs="Times New Roman"/>
          <w:noProof/>
          <w:szCs w:val="24"/>
        </w:rPr>
        <w:t xml:space="preserve"> 65:1107–1116. DOI: 10.1093/sysbio/syw053.</w:t>
      </w:r>
    </w:p>
    <w:p w14:paraId="5CC533D5"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Poulin R, Presswell B, Jorge F. 2020. The state of fish parasite discovery and taxonomy: a critical assessment and a look forward. </w:t>
      </w:r>
      <w:r w:rsidRPr="00BF72C3">
        <w:rPr>
          <w:rFonts w:ascii="Arial Narrow" w:hAnsi="Arial Narrow" w:cs="Times New Roman"/>
          <w:i/>
          <w:iCs/>
          <w:noProof/>
          <w:szCs w:val="24"/>
        </w:rPr>
        <w:t>International Journal for Parasitology</w:t>
      </w:r>
      <w:r w:rsidRPr="00BF72C3">
        <w:rPr>
          <w:rFonts w:ascii="Arial Narrow" w:hAnsi="Arial Narrow" w:cs="Times New Roman"/>
          <w:noProof/>
          <w:szCs w:val="24"/>
        </w:rPr>
        <w:t xml:space="preserve"> xxx. DOI: 10.1016/j.ijpara.2019.12.009.</w:t>
      </w:r>
    </w:p>
    <w:p w14:paraId="1462616D"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Price PW. 1980. </w:t>
      </w:r>
      <w:r w:rsidRPr="00BF72C3">
        <w:rPr>
          <w:rFonts w:ascii="Arial Narrow" w:hAnsi="Arial Narrow" w:cs="Times New Roman"/>
          <w:i/>
          <w:iCs/>
          <w:noProof/>
          <w:szCs w:val="24"/>
        </w:rPr>
        <w:t>Evolutionary Biology of Parasites (Vol. 15).</w:t>
      </w:r>
      <w:r w:rsidRPr="00BF72C3">
        <w:rPr>
          <w:rFonts w:ascii="Arial Narrow" w:hAnsi="Arial Narrow" w:cs="Times New Roman"/>
          <w:noProof/>
          <w:szCs w:val="24"/>
        </w:rPr>
        <w:t xml:space="preserve"> Princeton University Press.</w:t>
      </w:r>
    </w:p>
    <w:p w14:paraId="1D404D6B"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Randhawa HS, Poulin R. 2010. Determinants of tapeworm species richness in elasmobranch fishes: untangling environmental and phylogenetic influences. </w:t>
      </w:r>
      <w:r w:rsidRPr="00BF72C3">
        <w:rPr>
          <w:rFonts w:ascii="Arial Narrow" w:hAnsi="Arial Narrow" w:cs="Times New Roman"/>
          <w:i/>
          <w:iCs/>
          <w:noProof/>
          <w:szCs w:val="24"/>
        </w:rPr>
        <w:t>Ecography</w:t>
      </w:r>
      <w:r w:rsidRPr="00BF72C3">
        <w:rPr>
          <w:rFonts w:ascii="Arial Narrow" w:hAnsi="Arial Narrow" w:cs="Times New Roman"/>
          <w:noProof/>
          <w:szCs w:val="24"/>
        </w:rPr>
        <w:t xml:space="preserve"> 33:866–877. DOI: 10.1111/j.1600-0587.2010.06169.x.</w:t>
      </w:r>
    </w:p>
    <w:p w14:paraId="46E6CBE6"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Rohde K. 2002. Ecology and Biogeography of Marine Parasites. </w:t>
      </w:r>
      <w:r w:rsidRPr="00BF72C3">
        <w:rPr>
          <w:rFonts w:ascii="Arial Narrow" w:hAnsi="Arial Narrow" w:cs="Times New Roman"/>
          <w:i/>
          <w:iCs/>
          <w:noProof/>
          <w:szCs w:val="24"/>
        </w:rPr>
        <w:t>Advances in Marine Biology</w:t>
      </w:r>
      <w:r w:rsidRPr="00BF72C3">
        <w:rPr>
          <w:rFonts w:ascii="Arial Narrow" w:hAnsi="Arial Narrow" w:cs="Times New Roman"/>
          <w:noProof/>
          <w:szCs w:val="24"/>
        </w:rPr>
        <w:t xml:space="preserve"> 43:1–83.</w:t>
      </w:r>
    </w:p>
    <w:p w14:paraId="1F292214"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Rohde K. 2005. </w:t>
      </w:r>
      <w:r w:rsidRPr="00BF72C3">
        <w:rPr>
          <w:rFonts w:ascii="Arial Narrow" w:hAnsi="Arial Narrow" w:cs="Times New Roman"/>
          <w:i/>
          <w:iCs/>
          <w:noProof/>
          <w:szCs w:val="24"/>
        </w:rPr>
        <w:t>Marine Parasitology</w:t>
      </w:r>
      <w:r w:rsidRPr="00BF72C3">
        <w:rPr>
          <w:rFonts w:ascii="Arial Narrow" w:hAnsi="Arial Narrow" w:cs="Times New Roman"/>
          <w:noProof/>
          <w:szCs w:val="24"/>
        </w:rPr>
        <w:t>. Collingwood, Australia: CSIRO.</w:t>
      </w:r>
    </w:p>
    <w:p w14:paraId="080D25D9"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Simpson GL. 2020. gratia: Graceful ’ggplot’-Based Graphics and Other Functions for GAMs Fitted Using “mgcv”. R package version 0.3.1.</w:t>
      </w:r>
    </w:p>
    <w:p w14:paraId="7B719B5E"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Spencer HG, Zuk M. 2016. For Host’s Sake: The Pluses of Parasite Preservation. </w:t>
      </w:r>
      <w:r w:rsidRPr="00BF72C3">
        <w:rPr>
          <w:rFonts w:ascii="Arial Narrow" w:hAnsi="Arial Narrow" w:cs="Times New Roman"/>
          <w:i/>
          <w:iCs/>
          <w:noProof/>
          <w:szCs w:val="24"/>
        </w:rPr>
        <w:t>Trends in Ecology &amp; Evolution</w:t>
      </w:r>
      <w:r w:rsidRPr="00BF72C3">
        <w:rPr>
          <w:rFonts w:ascii="Arial Narrow" w:hAnsi="Arial Narrow" w:cs="Times New Roman"/>
          <w:noProof/>
          <w:szCs w:val="24"/>
        </w:rPr>
        <w:t xml:space="preserve"> 31:341–343. DOI: 10.1016/j.tree.2016.02.013.</w:t>
      </w:r>
    </w:p>
    <w:p w14:paraId="5062656D"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Strona G, Fattorini S. 2014. Parasitic worms: How many really? </w:t>
      </w:r>
      <w:r w:rsidRPr="00BF72C3">
        <w:rPr>
          <w:rFonts w:ascii="Arial Narrow" w:hAnsi="Arial Narrow" w:cs="Times New Roman"/>
          <w:i/>
          <w:iCs/>
          <w:noProof/>
          <w:szCs w:val="24"/>
        </w:rPr>
        <w:t>International Journal for Parasitology</w:t>
      </w:r>
      <w:r w:rsidRPr="00BF72C3">
        <w:rPr>
          <w:rFonts w:ascii="Arial Narrow" w:hAnsi="Arial Narrow" w:cs="Times New Roman"/>
          <w:noProof/>
          <w:szCs w:val="24"/>
        </w:rPr>
        <w:t xml:space="preserve"> 44:269–272. DOI: 10.1016/j.ijpara.2014.01.002.</w:t>
      </w:r>
    </w:p>
    <w:p w14:paraId="69D9DF3C"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Toft CA. 1986. Communities of parasites with parasitic life-styles. In: Diamond JM, Case TJ eds. </w:t>
      </w:r>
      <w:r w:rsidRPr="00BF72C3">
        <w:rPr>
          <w:rFonts w:ascii="Arial Narrow" w:hAnsi="Arial Narrow" w:cs="Times New Roman"/>
          <w:i/>
          <w:iCs/>
          <w:noProof/>
          <w:szCs w:val="24"/>
        </w:rPr>
        <w:t>Community ecology</w:t>
      </w:r>
      <w:r w:rsidRPr="00BF72C3">
        <w:rPr>
          <w:rFonts w:ascii="Arial Narrow" w:hAnsi="Arial Narrow" w:cs="Times New Roman"/>
          <w:noProof/>
          <w:szCs w:val="24"/>
        </w:rPr>
        <w:t>. New York: Harper &amp; Row, 445–463.</w:t>
      </w:r>
    </w:p>
    <w:p w14:paraId="6655FC6D"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Wickham H. 2019. stringr: Simple, Consistent Wrappers for Common String Operations.</w:t>
      </w:r>
    </w:p>
    <w:p w14:paraId="0BC1D690"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Wickham H. 2020. modelr: Modelling Functions that Work with the Pipe.</w:t>
      </w:r>
    </w:p>
    <w:p w14:paraId="26511A8C" w14:textId="77777777" w:rsidR="00BF72C3" w:rsidRPr="00BF72C3" w:rsidRDefault="00BF72C3" w:rsidP="00BF72C3">
      <w:pPr>
        <w:widowControl w:val="0"/>
        <w:autoSpaceDE w:val="0"/>
        <w:autoSpaceDN w:val="0"/>
        <w:adjustRightInd w:val="0"/>
        <w:spacing w:after="0"/>
        <w:ind w:left="480" w:hanging="480"/>
        <w:rPr>
          <w:rFonts w:ascii="Arial Narrow" w:hAnsi="Arial Narrow" w:cs="Times New Roman"/>
          <w:noProof/>
          <w:szCs w:val="24"/>
        </w:rPr>
      </w:pPr>
      <w:r w:rsidRPr="00BF72C3">
        <w:rPr>
          <w:rFonts w:ascii="Arial Narrow" w:hAnsi="Arial Narrow" w:cs="Times New Roman"/>
          <w:noProof/>
          <w:szCs w:val="24"/>
        </w:rPr>
        <w:t xml:space="preserve">Wickham H, Averick M, Bryan J, Chang W, McGowan LD, François R, Grolemund G, Hayes A, Henry L, Hester J, Kuhn </w:t>
      </w:r>
      <w:r w:rsidRPr="00BF72C3">
        <w:rPr>
          <w:rFonts w:ascii="Arial Narrow" w:hAnsi="Arial Narrow" w:cs="Times New Roman"/>
          <w:noProof/>
          <w:szCs w:val="24"/>
        </w:rPr>
        <w:lastRenderedPageBreak/>
        <w:t xml:space="preserve">M, Pedersen TL, Miller E, Bache SM, Müller K, Ooms J, Robinson D, Seidel DP, Spinu V, Takahashi K, Vaughan D, Wilke C, Woo K, Yutani H. 2019. Welcome to the tidyverse. </w:t>
      </w:r>
      <w:r w:rsidRPr="00BF72C3">
        <w:rPr>
          <w:rFonts w:ascii="Arial Narrow" w:hAnsi="Arial Narrow" w:cs="Times New Roman"/>
          <w:i/>
          <w:iCs/>
          <w:noProof/>
          <w:szCs w:val="24"/>
        </w:rPr>
        <w:t>Journal of Open Source Software</w:t>
      </w:r>
      <w:r w:rsidRPr="00BF72C3">
        <w:rPr>
          <w:rFonts w:ascii="Arial Narrow" w:hAnsi="Arial Narrow" w:cs="Times New Roman"/>
          <w:noProof/>
          <w:szCs w:val="24"/>
        </w:rPr>
        <w:t xml:space="preserve"> 4:1686. DOI: 10.21105/joss.01686.</w:t>
      </w:r>
    </w:p>
    <w:p w14:paraId="1074243C" w14:textId="77777777" w:rsidR="00BF72C3" w:rsidRPr="00BF72C3" w:rsidRDefault="00BF72C3" w:rsidP="00BF72C3">
      <w:pPr>
        <w:widowControl w:val="0"/>
        <w:autoSpaceDE w:val="0"/>
        <w:autoSpaceDN w:val="0"/>
        <w:adjustRightInd w:val="0"/>
        <w:spacing w:after="0"/>
        <w:ind w:left="480" w:hanging="480"/>
        <w:rPr>
          <w:rFonts w:ascii="Arial Narrow" w:hAnsi="Arial Narrow"/>
          <w:noProof/>
        </w:rPr>
      </w:pPr>
      <w:r w:rsidRPr="00BF72C3">
        <w:rPr>
          <w:rFonts w:ascii="Arial Narrow" w:hAnsi="Arial Narrow" w:cs="Times New Roman"/>
          <w:noProof/>
          <w:szCs w:val="24"/>
        </w:rPr>
        <w:t xml:space="preserve">Wood SJ. 2017. </w:t>
      </w:r>
      <w:r w:rsidRPr="00BF72C3">
        <w:rPr>
          <w:rFonts w:ascii="Arial Narrow" w:hAnsi="Arial Narrow" w:cs="Times New Roman"/>
          <w:i/>
          <w:iCs/>
          <w:noProof/>
          <w:szCs w:val="24"/>
        </w:rPr>
        <w:t>Generalized Additive Models: An Introduction with R (2nd edition)</w:t>
      </w:r>
      <w:r w:rsidRPr="00BF72C3">
        <w:rPr>
          <w:rFonts w:ascii="Arial Narrow" w:hAnsi="Arial Narrow" w:cs="Times New Roman"/>
          <w:noProof/>
          <w:szCs w:val="24"/>
        </w:rPr>
        <w:t>. Chapman and Hall. DOI: 10.1201/9781315370279.</w:t>
      </w:r>
    </w:p>
    <w:p w14:paraId="6ED91FBB" w14:textId="6022CE1F" w:rsidR="00582EE3" w:rsidRPr="00A80DA4" w:rsidRDefault="00582EE3" w:rsidP="00692A39">
      <w:pPr>
        <w:spacing w:after="0"/>
        <w:ind w:left="284" w:hanging="284"/>
        <w:rPr>
          <w:lang w:val="en-US"/>
        </w:rPr>
      </w:pPr>
      <w:r w:rsidRPr="001B0AEB">
        <w:rPr>
          <w:rFonts w:ascii="Arial Narrow" w:hAnsi="Arial Narrow"/>
          <w:lang w:val="en-US"/>
        </w:rPr>
        <w:fldChar w:fldCharType="end"/>
      </w:r>
    </w:p>
    <w:sectPr w:rsidR="00582EE3" w:rsidRPr="00A80DA4" w:rsidSect="00E55D30">
      <w:footerReference w:type="default" r:id="rId9"/>
      <w:pgSz w:w="11906" w:h="16838" w:code="9"/>
      <w:pgMar w:top="1134" w:right="1134" w:bottom="1134" w:left="1134"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EFFDCC" w14:textId="77777777" w:rsidR="009A311C" w:rsidRDefault="009A311C" w:rsidP="00F532E9">
      <w:pPr>
        <w:spacing w:after="0"/>
      </w:pPr>
      <w:r>
        <w:separator/>
      </w:r>
    </w:p>
  </w:endnote>
  <w:endnote w:type="continuationSeparator" w:id="0">
    <w:p w14:paraId="36097DAE" w14:textId="77777777" w:rsidR="009A311C" w:rsidRDefault="009A311C" w:rsidP="00F532E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109394"/>
      <w:docPartObj>
        <w:docPartGallery w:val="Page Numbers (Bottom of Page)"/>
        <w:docPartUnique/>
      </w:docPartObj>
    </w:sdtPr>
    <w:sdtEndPr>
      <w:rPr>
        <w:noProof/>
      </w:rPr>
    </w:sdtEndPr>
    <w:sdtContent>
      <w:p w14:paraId="68F37507" w14:textId="78892F82" w:rsidR="00125DA0" w:rsidRDefault="00125DA0">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5CF2A84B" w14:textId="77777777" w:rsidR="00125DA0" w:rsidRDefault="00125DA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625725" w14:textId="77777777" w:rsidR="009A311C" w:rsidRDefault="009A311C" w:rsidP="00F532E9">
      <w:pPr>
        <w:spacing w:after="0"/>
      </w:pPr>
      <w:r>
        <w:separator/>
      </w:r>
    </w:p>
  </w:footnote>
  <w:footnote w:type="continuationSeparator" w:id="0">
    <w:p w14:paraId="155E0588" w14:textId="77777777" w:rsidR="009A311C" w:rsidRDefault="009A311C" w:rsidP="00F532E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C4287"/>
    <w:multiLevelType w:val="hybridMultilevel"/>
    <w:tmpl w:val="9FA27D30"/>
    <w:lvl w:ilvl="0" w:tplc="786EA50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8261AD"/>
    <w:multiLevelType w:val="hybridMultilevel"/>
    <w:tmpl w:val="D8224F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124DBC"/>
    <w:multiLevelType w:val="hybridMultilevel"/>
    <w:tmpl w:val="4CCECAC6"/>
    <w:lvl w:ilvl="0" w:tplc="BA70E9E2">
      <w:start w:val="1"/>
      <w:numFmt w:val="decimal"/>
      <w:lvlText w:val="%1."/>
      <w:lvlJc w:val="left"/>
      <w:pPr>
        <w:ind w:left="720" w:hanging="360"/>
      </w:pPr>
      <w:rPr>
        <w:i w:val="0"/>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38ED"/>
    <w:rsid w:val="00003E4C"/>
    <w:rsid w:val="0001462E"/>
    <w:rsid w:val="00025411"/>
    <w:rsid w:val="0003372D"/>
    <w:rsid w:val="000432B4"/>
    <w:rsid w:val="000569A3"/>
    <w:rsid w:val="0006162E"/>
    <w:rsid w:val="00080E8C"/>
    <w:rsid w:val="00080FF6"/>
    <w:rsid w:val="00086A7E"/>
    <w:rsid w:val="000A2D75"/>
    <w:rsid w:val="000A4D7A"/>
    <w:rsid w:val="000A6FC6"/>
    <w:rsid w:val="000B208B"/>
    <w:rsid w:val="000B42AC"/>
    <w:rsid w:val="000B63A1"/>
    <w:rsid w:val="000D1797"/>
    <w:rsid w:val="00125DA0"/>
    <w:rsid w:val="001511A0"/>
    <w:rsid w:val="00153485"/>
    <w:rsid w:val="00176B69"/>
    <w:rsid w:val="00181964"/>
    <w:rsid w:val="00196187"/>
    <w:rsid w:val="001A167E"/>
    <w:rsid w:val="001A2CB8"/>
    <w:rsid w:val="001B0AEB"/>
    <w:rsid w:val="001B1E91"/>
    <w:rsid w:val="001B2666"/>
    <w:rsid w:val="001D6360"/>
    <w:rsid w:val="001D7CC0"/>
    <w:rsid w:val="001E1B7B"/>
    <w:rsid w:val="001E5BB7"/>
    <w:rsid w:val="001F1688"/>
    <w:rsid w:val="001F6E2D"/>
    <w:rsid w:val="002010EA"/>
    <w:rsid w:val="00201FF5"/>
    <w:rsid w:val="0021396A"/>
    <w:rsid w:val="002154FA"/>
    <w:rsid w:val="00230A5D"/>
    <w:rsid w:val="00261843"/>
    <w:rsid w:val="00265025"/>
    <w:rsid w:val="00266599"/>
    <w:rsid w:val="00275D4D"/>
    <w:rsid w:val="00280D09"/>
    <w:rsid w:val="00284493"/>
    <w:rsid w:val="00284BAD"/>
    <w:rsid w:val="002A4384"/>
    <w:rsid w:val="002A6E55"/>
    <w:rsid w:val="002B0FC3"/>
    <w:rsid w:val="002D317E"/>
    <w:rsid w:val="002F4658"/>
    <w:rsid w:val="003201C5"/>
    <w:rsid w:val="00320400"/>
    <w:rsid w:val="00330EFF"/>
    <w:rsid w:val="00340A41"/>
    <w:rsid w:val="0034382F"/>
    <w:rsid w:val="00360BDD"/>
    <w:rsid w:val="0036200F"/>
    <w:rsid w:val="003A2847"/>
    <w:rsid w:val="003B2CDC"/>
    <w:rsid w:val="003F27E6"/>
    <w:rsid w:val="00414EEE"/>
    <w:rsid w:val="0041716C"/>
    <w:rsid w:val="00441D04"/>
    <w:rsid w:val="004612DC"/>
    <w:rsid w:val="004A23F6"/>
    <w:rsid w:val="004C27B9"/>
    <w:rsid w:val="004C5F3F"/>
    <w:rsid w:val="004D6253"/>
    <w:rsid w:val="004F2109"/>
    <w:rsid w:val="00506FB2"/>
    <w:rsid w:val="00507557"/>
    <w:rsid w:val="00516D63"/>
    <w:rsid w:val="0052510F"/>
    <w:rsid w:val="00530A24"/>
    <w:rsid w:val="00533460"/>
    <w:rsid w:val="00542251"/>
    <w:rsid w:val="00560141"/>
    <w:rsid w:val="0056196A"/>
    <w:rsid w:val="00582EE3"/>
    <w:rsid w:val="00585683"/>
    <w:rsid w:val="00595B85"/>
    <w:rsid w:val="005A7D51"/>
    <w:rsid w:val="005C2B12"/>
    <w:rsid w:val="005C3CF4"/>
    <w:rsid w:val="005C4031"/>
    <w:rsid w:val="005C4690"/>
    <w:rsid w:val="005D19EB"/>
    <w:rsid w:val="005E2076"/>
    <w:rsid w:val="00600F0B"/>
    <w:rsid w:val="0062238B"/>
    <w:rsid w:val="00622FFF"/>
    <w:rsid w:val="00643D7D"/>
    <w:rsid w:val="00647262"/>
    <w:rsid w:val="006634AB"/>
    <w:rsid w:val="0066619D"/>
    <w:rsid w:val="00677C6D"/>
    <w:rsid w:val="00692A39"/>
    <w:rsid w:val="0069549A"/>
    <w:rsid w:val="006B382B"/>
    <w:rsid w:val="006C42D6"/>
    <w:rsid w:val="00717441"/>
    <w:rsid w:val="007306E7"/>
    <w:rsid w:val="00744558"/>
    <w:rsid w:val="007461B4"/>
    <w:rsid w:val="007470B1"/>
    <w:rsid w:val="0076096E"/>
    <w:rsid w:val="007616B2"/>
    <w:rsid w:val="0077158C"/>
    <w:rsid w:val="00772E94"/>
    <w:rsid w:val="007755C9"/>
    <w:rsid w:val="0079533D"/>
    <w:rsid w:val="00821A35"/>
    <w:rsid w:val="00855361"/>
    <w:rsid w:val="00876CD4"/>
    <w:rsid w:val="008B4F05"/>
    <w:rsid w:val="008E3ED2"/>
    <w:rsid w:val="00911498"/>
    <w:rsid w:val="00913C14"/>
    <w:rsid w:val="0095096F"/>
    <w:rsid w:val="00961F2B"/>
    <w:rsid w:val="00973873"/>
    <w:rsid w:val="009738F1"/>
    <w:rsid w:val="00974E19"/>
    <w:rsid w:val="00981C1A"/>
    <w:rsid w:val="009868CD"/>
    <w:rsid w:val="009900D7"/>
    <w:rsid w:val="00990FB9"/>
    <w:rsid w:val="0099602E"/>
    <w:rsid w:val="009A311C"/>
    <w:rsid w:val="009A3C0D"/>
    <w:rsid w:val="009C33CB"/>
    <w:rsid w:val="009D6F9E"/>
    <w:rsid w:val="009F0833"/>
    <w:rsid w:val="00A0046D"/>
    <w:rsid w:val="00A03237"/>
    <w:rsid w:val="00A5730E"/>
    <w:rsid w:val="00A76F70"/>
    <w:rsid w:val="00A80DA4"/>
    <w:rsid w:val="00A92F65"/>
    <w:rsid w:val="00A938ED"/>
    <w:rsid w:val="00AA02BA"/>
    <w:rsid w:val="00AC5075"/>
    <w:rsid w:val="00AD5CDF"/>
    <w:rsid w:val="00AF68FE"/>
    <w:rsid w:val="00B2303D"/>
    <w:rsid w:val="00B34383"/>
    <w:rsid w:val="00B40EB1"/>
    <w:rsid w:val="00B43995"/>
    <w:rsid w:val="00B4492F"/>
    <w:rsid w:val="00B44D84"/>
    <w:rsid w:val="00B560D3"/>
    <w:rsid w:val="00B566A7"/>
    <w:rsid w:val="00B57BA1"/>
    <w:rsid w:val="00B75F30"/>
    <w:rsid w:val="00BA6FAF"/>
    <w:rsid w:val="00BC1CC2"/>
    <w:rsid w:val="00BC41EE"/>
    <w:rsid w:val="00BD103E"/>
    <w:rsid w:val="00BD16DB"/>
    <w:rsid w:val="00BD1968"/>
    <w:rsid w:val="00BD4930"/>
    <w:rsid w:val="00BD5097"/>
    <w:rsid w:val="00BF6355"/>
    <w:rsid w:val="00BF72C3"/>
    <w:rsid w:val="00C1108E"/>
    <w:rsid w:val="00C34FE0"/>
    <w:rsid w:val="00C5096E"/>
    <w:rsid w:val="00C54E64"/>
    <w:rsid w:val="00C57390"/>
    <w:rsid w:val="00C67E47"/>
    <w:rsid w:val="00C7222A"/>
    <w:rsid w:val="00C726A4"/>
    <w:rsid w:val="00C74009"/>
    <w:rsid w:val="00C77D0D"/>
    <w:rsid w:val="00C81429"/>
    <w:rsid w:val="00C968EC"/>
    <w:rsid w:val="00CA631D"/>
    <w:rsid w:val="00CB2022"/>
    <w:rsid w:val="00CB678A"/>
    <w:rsid w:val="00CB757D"/>
    <w:rsid w:val="00CF035E"/>
    <w:rsid w:val="00CF09AF"/>
    <w:rsid w:val="00CF7337"/>
    <w:rsid w:val="00D13BDB"/>
    <w:rsid w:val="00D409F0"/>
    <w:rsid w:val="00D4698D"/>
    <w:rsid w:val="00D55052"/>
    <w:rsid w:val="00D55F9B"/>
    <w:rsid w:val="00D71E9F"/>
    <w:rsid w:val="00D73C08"/>
    <w:rsid w:val="00D73F77"/>
    <w:rsid w:val="00D8620F"/>
    <w:rsid w:val="00D93136"/>
    <w:rsid w:val="00DA1B53"/>
    <w:rsid w:val="00DA3314"/>
    <w:rsid w:val="00DD35DF"/>
    <w:rsid w:val="00DD45DF"/>
    <w:rsid w:val="00DE2BA9"/>
    <w:rsid w:val="00DF14BE"/>
    <w:rsid w:val="00DF7EA6"/>
    <w:rsid w:val="00E14EFE"/>
    <w:rsid w:val="00E20D08"/>
    <w:rsid w:val="00E23047"/>
    <w:rsid w:val="00E339D2"/>
    <w:rsid w:val="00E33D3A"/>
    <w:rsid w:val="00E44506"/>
    <w:rsid w:val="00E47F8C"/>
    <w:rsid w:val="00E55D30"/>
    <w:rsid w:val="00E61BCB"/>
    <w:rsid w:val="00E65214"/>
    <w:rsid w:val="00E84819"/>
    <w:rsid w:val="00E84CDF"/>
    <w:rsid w:val="00E951A0"/>
    <w:rsid w:val="00ED2CAA"/>
    <w:rsid w:val="00EF4B8B"/>
    <w:rsid w:val="00F0227C"/>
    <w:rsid w:val="00F24F51"/>
    <w:rsid w:val="00F2778C"/>
    <w:rsid w:val="00F37224"/>
    <w:rsid w:val="00F406AF"/>
    <w:rsid w:val="00F532E9"/>
    <w:rsid w:val="00F65650"/>
    <w:rsid w:val="00F7098C"/>
    <w:rsid w:val="00F752A2"/>
    <w:rsid w:val="00FC4ADF"/>
    <w:rsid w:val="00FE2E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CE1452"/>
  <w15:chartTrackingRefBased/>
  <w15:docId w15:val="{5C3A9B8A-87CC-4800-BE60-EFC199880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678A"/>
    <w:pPr>
      <w:spacing w:after="120" w:line="240" w:lineRule="auto"/>
    </w:pPr>
    <w:rPr>
      <w:rFonts w:ascii="Arial" w:hAnsi="Arial" w:cs="Calibri"/>
      <w:lang w:val="en-NZ"/>
    </w:rPr>
  </w:style>
  <w:style w:type="paragraph" w:styleId="Heading1">
    <w:name w:val="heading 1"/>
    <w:basedOn w:val="Normal"/>
    <w:next w:val="Normal"/>
    <w:link w:val="Heading1Char"/>
    <w:uiPriority w:val="9"/>
    <w:qFormat/>
    <w:rsid w:val="00585683"/>
    <w:pPr>
      <w:outlineLvl w:val="0"/>
    </w:pPr>
    <w:rPr>
      <w:b/>
      <w:bCs/>
    </w:rPr>
  </w:style>
  <w:style w:type="paragraph" w:styleId="Heading2">
    <w:name w:val="heading 2"/>
    <w:basedOn w:val="Normal"/>
    <w:next w:val="Normal"/>
    <w:link w:val="Heading2Char"/>
    <w:uiPriority w:val="9"/>
    <w:unhideWhenUsed/>
    <w:qFormat/>
    <w:rsid w:val="00E55D30"/>
    <w:pPr>
      <w:jc w:val="center"/>
      <w:outlineLvl w:val="1"/>
    </w:pPr>
    <w:rPr>
      <w:b/>
      <w:bCs/>
      <w:shd w:val="clear" w:color="auto" w:fill="FFFFFF"/>
    </w:rPr>
  </w:style>
  <w:style w:type="paragraph" w:styleId="Heading3">
    <w:name w:val="heading 3"/>
    <w:basedOn w:val="Normal"/>
    <w:next w:val="Normal"/>
    <w:link w:val="Heading3Char"/>
    <w:uiPriority w:val="9"/>
    <w:unhideWhenUsed/>
    <w:qFormat/>
    <w:rsid w:val="00E55D30"/>
    <w:pPr>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38ED"/>
    <w:rPr>
      <w:sz w:val="16"/>
      <w:szCs w:val="16"/>
    </w:rPr>
  </w:style>
  <w:style w:type="paragraph" w:styleId="CommentText">
    <w:name w:val="annotation text"/>
    <w:basedOn w:val="Normal"/>
    <w:link w:val="CommentTextChar"/>
    <w:uiPriority w:val="99"/>
    <w:unhideWhenUsed/>
    <w:rsid w:val="00A938ED"/>
    <w:rPr>
      <w:sz w:val="20"/>
      <w:szCs w:val="20"/>
    </w:rPr>
  </w:style>
  <w:style w:type="character" w:customStyle="1" w:styleId="CommentTextChar">
    <w:name w:val="Comment Text Char"/>
    <w:basedOn w:val="DefaultParagraphFont"/>
    <w:link w:val="CommentText"/>
    <w:uiPriority w:val="99"/>
    <w:rsid w:val="00A938ED"/>
    <w:rPr>
      <w:rFonts w:ascii="Arial" w:hAnsi="Arial" w:cs="Calibri"/>
      <w:sz w:val="20"/>
      <w:szCs w:val="20"/>
      <w:lang w:val="en-NZ"/>
    </w:rPr>
  </w:style>
  <w:style w:type="paragraph" w:styleId="CommentSubject">
    <w:name w:val="annotation subject"/>
    <w:basedOn w:val="CommentText"/>
    <w:next w:val="CommentText"/>
    <w:link w:val="CommentSubjectChar"/>
    <w:uiPriority w:val="99"/>
    <w:semiHidden/>
    <w:unhideWhenUsed/>
    <w:rsid w:val="00B75F30"/>
    <w:rPr>
      <w:b/>
      <w:bCs/>
    </w:rPr>
  </w:style>
  <w:style w:type="character" w:customStyle="1" w:styleId="CommentSubjectChar">
    <w:name w:val="Comment Subject Char"/>
    <w:basedOn w:val="CommentTextChar"/>
    <w:link w:val="CommentSubject"/>
    <w:uiPriority w:val="99"/>
    <w:semiHidden/>
    <w:rsid w:val="00B75F30"/>
    <w:rPr>
      <w:rFonts w:ascii="Arial" w:hAnsi="Arial" w:cs="Calibri"/>
      <w:b/>
      <w:bCs/>
      <w:sz w:val="20"/>
      <w:szCs w:val="20"/>
      <w:lang w:val="en-NZ"/>
    </w:rPr>
  </w:style>
  <w:style w:type="paragraph" w:styleId="ListParagraph">
    <w:name w:val="List Paragraph"/>
    <w:basedOn w:val="Normal"/>
    <w:uiPriority w:val="34"/>
    <w:qFormat/>
    <w:rsid w:val="008B4F05"/>
    <w:pPr>
      <w:ind w:left="720"/>
      <w:contextualSpacing/>
    </w:pPr>
  </w:style>
  <w:style w:type="character" w:customStyle="1" w:styleId="Heading2Char">
    <w:name w:val="Heading 2 Char"/>
    <w:basedOn w:val="DefaultParagraphFont"/>
    <w:link w:val="Heading2"/>
    <w:uiPriority w:val="9"/>
    <w:rsid w:val="00E55D30"/>
    <w:rPr>
      <w:rFonts w:ascii="Arial" w:hAnsi="Arial" w:cs="Calibri"/>
      <w:b/>
      <w:bCs/>
      <w:lang w:val="en-NZ"/>
    </w:rPr>
  </w:style>
  <w:style w:type="character" w:customStyle="1" w:styleId="Heading3Char">
    <w:name w:val="Heading 3 Char"/>
    <w:basedOn w:val="DefaultParagraphFont"/>
    <w:link w:val="Heading3"/>
    <w:uiPriority w:val="9"/>
    <w:rsid w:val="00E55D30"/>
    <w:rPr>
      <w:rFonts w:ascii="Arial" w:hAnsi="Arial" w:cs="Calibri"/>
      <w:i/>
      <w:lang w:val="en-NZ"/>
    </w:rPr>
  </w:style>
  <w:style w:type="paragraph" w:styleId="Header">
    <w:name w:val="header"/>
    <w:basedOn w:val="Normal"/>
    <w:link w:val="HeaderChar"/>
    <w:uiPriority w:val="99"/>
    <w:unhideWhenUsed/>
    <w:rsid w:val="00F532E9"/>
    <w:pPr>
      <w:tabs>
        <w:tab w:val="center" w:pos="4680"/>
        <w:tab w:val="right" w:pos="9360"/>
      </w:tabs>
      <w:spacing w:after="0"/>
    </w:pPr>
  </w:style>
  <w:style w:type="character" w:customStyle="1" w:styleId="HeaderChar">
    <w:name w:val="Header Char"/>
    <w:basedOn w:val="DefaultParagraphFont"/>
    <w:link w:val="Header"/>
    <w:uiPriority w:val="99"/>
    <w:rsid w:val="00F532E9"/>
    <w:rPr>
      <w:rFonts w:ascii="Arial" w:hAnsi="Arial" w:cs="Calibri"/>
      <w:lang w:val="en-NZ"/>
    </w:rPr>
  </w:style>
  <w:style w:type="paragraph" w:styleId="Footer">
    <w:name w:val="footer"/>
    <w:basedOn w:val="Normal"/>
    <w:link w:val="FooterChar"/>
    <w:uiPriority w:val="99"/>
    <w:unhideWhenUsed/>
    <w:rsid w:val="00F532E9"/>
    <w:pPr>
      <w:tabs>
        <w:tab w:val="center" w:pos="4680"/>
        <w:tab w:val="right" w:pos="9360"/>
      </w:tabs>
      <w:spacing w:after="0"/>
    </w:pPr>
  </w:style>
  <w:style w:type="character" w:customStyle="1" w:styleId="FooterChar">
    <w:name w:val="Footer Char"/>
    <w:basedOn w:val="DefaultParagraphFont"/>
    <w:link w:val="Footer"/>
    <w:uiPriority w:val="99"/>
    <w:rsid w:val="00F532E9"/>
    <w:rPr>
      <w:rFonts w:ascii="Arial" w:hAnsi="Arial" w:cs="Calibri"/>
      <w:lang w:val="en-NZ"/>
    </w:rPr>
  </w:style>
  <w:style w:type="character" w:customStyle="1" w:styleId="Heading1Char">
    <w:name w:val="Heading 1 Char"/>
    <w:basedOn w:val="DefaultParagraphFont"/>
    <w:link w:val="Heading1"/>
    <w:uiPriority w:val="9"/>
    <w:rsid w:val="00585683"/>
    <w:rPr>
      <w:rFonts w:ascii="Arial" w:hAnsi="Arial" w:cs="Calibri"/>
      <w:b/>
      <w:bCs/>
      <w:lang w:val="en-NZ"/>
    </w:rPr>
  </w:style>
  <w:style w:type="paragraph" w:styleId="BalloonText">
    <w:name w:val="Balloon Text"/>
    <w:basedOn w:val="Normal"/>
    <w:link w:val="BalloonTextChar"/>
    <w:uiPriority w:val="99"/>
    <w:semiHidden/>
    <w:unhideWhenUsed/>
    <w:rsid w:val="003B2CD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2CDC"/>
    <w:rPr>
      <w:rFonts w:ascii="Times New Roman" w:hAnsi="Times New Roman" w:cs="Times New Roman"/>
      <w:sz w:val="18"/>
      <w:szCs w:val="18"/>
      <w:lang w:val="en-NZ"/>
    </w:rPr>
  </w:style>
  <w:style w:type="character" w:styleId="Hyperlink">
    <w:name w:val="Hyperlink"/>
    <w:basedOn w:val="DefaultParagraphFont"/>
    <w:uiPriority w:val="99"/>
    <w:unhideWhenUsed/>
    <w:rsid w:val="00D73F77"/>
    <w:rPr>
      <w:color w:val="0563C1" w:themeColor="hyperlink"/>
      <w:u w:val="single"/>
    </w:rPr>
  </w:style>
  <w:style w:type="character" w:customStyle="1" w:styleId="UnresolvedMention1">
    <w:name w:val="Unresolved Mention1"/>
    <w:basedOn w:val="DefaultParagraphFont"/>
    <w:uiPriority w:val="99"/>
    <w:semiHidden/>
    <w:unhideWhenUsed/>
    <w:rsid w:val="00D73F77"/>
    <w:rPr>
      <w:color w:val="605E5C"/>
      <w:shd w:val="clear" w:color="auto" w:fill="E1DFDD"/>
    </w:rPr>
  </w:style>
  <w:style w:type="character" w:styleId="LineNumber">
    <w:name w:val="line number"/>
    <w:basedOn w:val="DefaultParagraphFont"/>
    <w:uiPriority w:val="99"/>
    <w:semiHidden/>
    <w:unhideWhenUsed/>
    <w:rsid w:val="00E55D30"/>
  </w:style>
  <w:style w:type="paragraph" w:styleId="NormalWeb">
    <w:name w:val="Normal (Web)"/>
    <w:basedOn w:val="Normal"/>
    <w:uiPriority w:val="99"/>
    <w:unhideWhenUsed/>
    <w:rsid w:val="00003E4C"/>
    <w:pPr>
      <w:spacing w:after="0"/>
    </w:pPr>
    <w:rPr>
      <w:rFonts w:ascii="Times New Roman" w:eastAsia="Times New Roman" w:hAnsi="Times New Roman" w:cs="Times New Roman"/>
      <w:sz w:val="24"/>
      <w:szCs w:val="24"/>
      <w:lang w:val="en-GB" w:eastAsia="en-GB"/>
    </w:rPr>
  </w:style>
  <w:style w:type="paragraph" w:styleId="Revision">
    <w:name w:val="Revision"/>
    <w:hidden/>
    <w:uiPriority w:val="99"/>
    <w:semiHidden/>
    <w:rsid w:val="00C34FE0"/>
    <w:pPr>
      <w:spacing w:after="0" w:line="240" w:lineRule="auto"/>
    </w:pPr>
    <w:rPr>
      <w:rFonts w:ascii="Arial" w:hAnsi="Arial" w:cs="Calibri"/>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16301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mor201@aucklanduni.ac.nz"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C3C7B9-1C98-4FD2-A75B-A94ED9422F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41959</Words>
  <Characters>239170</Characters>
  <Application>Microsoft Office Word</Application>
  <DocSecurity>0</DocSecurity>
  <Lines>1993</Lines>
  <Paragraphs>5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orris</dc:creator>
  <cp:keywords/>
  <dc:description/>
  <cp:lastModifiedBy>Thomas Morris</cp:lastModifiedBy>
  <cp:revision>3</cp:revision>
  <dcterms:created xsi:type="dcterms:W3CDTF">2021-04-21T22:19:00Z</dcterms:created>
  <dcterms:modified xsi:type="dcterms:W3CDTF">2021-04-21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current-biology</vt:lpwstr>
  </property>
  <property fmtid="{D5CDD505-2E9C-101B-9397-08002B2CF9AE}" pid="7" name="Mendeley Recent Style Name 2_1">
    <vt:lpwstr>Current Biolog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ternational-journal-for-parasitology</vt:lpwstr>
  </property>
  <property fmtid="{D5CDD505-2E9C-101B-9397-08002B2CF9AE}" pid="11" name="Mendeley Recent Style Name 4_1">
    <vt:lpwstr>International Journal for Parasitology</vt:lpwstr>
  </property>
  <property fmtid="{D5CDD505-2E9C-101B-9397-08002B2CF9AE}" pid="12" name="Mendeley Recent Style Id 5_1">
    <vt:lpwstr>http://www.zotero.org/styles/international-journal-for-parasitology-parasites-and-wildlife</vt:lpwstr>
  </property>
  <property fmtid="{D5CDD505-2E9C-101B-9397-08002B2CF9AE}" pid="13" name="Mendeley Recent Style Name 5_1">
    <vt:lpwstr>International Journal for Parasitology: Parasites and Wildlif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eerj</vt:lpwstr>
  </property>
  <property fmtid="{D5CDD505-2E9C-101B-9397-08002B2CF9AE}" pid="19" name="Mendeley Recent Style Name 8_1">
    <vt:lpwstr>PeerJ</vt:lpwstr>
  </property>
  <property fmtid="{D5CDD505-2E9C-101B-9397-08002B2CF9AE}" pid="20" name="Mendeley Recent Style Id 9_1">
    <vt:lpwstr>http://www.zotero.org/styles/zootaxa</vt:lpwstr>
  </property>
  <property fmtid="{D5CDD505-2E9C-101B-9397-08002B2CF9AE}" pid="21" name="Mendeley Recent Style Name 9_1">
    <vt:lpwstr>Zootaxa</vt:lpwstr>
  </property>
  <property fmtid="{D5CDD505-2E9C-101B-9397-08002B2CF9AE}" pid="22" name="Mendeley Document_1">
    <vt:lpwstr>True</vt:lpwstr>
  </property>
  <property fmtid="{D5CDD505-2E9C-101B-9397-08002B2CF9AE}" pid="23" name="Mendeley Unique User Id_1">
    <vt:lpwstr>0c6f67ac-1ac8-3ac0-b949-3b1e6e718c4e</vt:lpwstr>
  </property>
  <property fmtid="{D5CDD505-2E9C-101B-9397-08002B2CF9AE}" pid="24" name="Mendeley Citation Style_1">
    <vt:lpwstr>http://www.zotero.org/styles/peerj</vt:lpwstr>
  </property>
</Properties>
</file>